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40529B" w14:textId="0A9E2E5E" w:rsidR="005946CE" w:rsidRDefault="005946CE" w:rsidP="005F39F3">
      <w:pPr>
        <w:pStyle w:val="Heading1"/>
        <w:jc w:val="left"/>
      </w:pPr>
    </w:p>
    <w:sdt>
      <w:sdtPr>
        <w:rPr>
          <w:rFonts w:ascii="Calibri" w:eastAsiaTheme="minorEastAsia" w:hAnsi="Calibri" w:cstheme="minorBidi"/>
          <w:b w:val="0"/>
          <w:bCs w:val="0"/>
          <w:sz w:val="22"/>
          <w:szCs w:val="22"/>
          <w:lang w:bidi="ar-SA"/>
        </w:rPr>
        <w:id w:val="284393833"/>
        <w:docPartObj>
          <w:docPartGallery w:val="Table of Contents"/>
          <w:docPartUnique/>
        </w:docPartObj>
      </w:sdtPr>
      <w:sdtEndPr>
        <w:rPr>
          <w:noProof/>
        </w:rPr>
      </w:sdtEndPr>
      <w:sdtContent>
        <w:p w14:paraId="76ABB28C" w14:textId="5DF36C60" w:rsidR="00187BCA" w:rsidRDefault="0094323C">
          <w:pPr>
            <w:pStyle w:val="TOCHeading"/>
          </w:pPr>
          <w:r w:rsidRPr="0094323C">
            <w:t>Intelligent Vision System</w:t>
          </w:r>
        </w:p>
        <w:p w14:paraId="77B9E128" w14:textId="4D6766E3" w:rsidR="00CD0F5A" w:rsidRDefault="00187BCA">
          <w:pPr>
            <w:pStyle w:val="TOC1"/>
            <w:tabs>
              <w:tab w:val="right" w:leader="dot" w:pos="9628"/>
            </w:tabs>
            <w:rPr>
              <w:rFonts w:asciiTheme="minorHAnsi" w:hAnsiTheme="minorHAnsi"/>
              <w:noProof/>
              <w:lang w:eastAsia="zh-CN"/>
            </w:rPr>
          </w:pPr>
          <w:r>
            <w:fldChar w:fldCharType="begin"/>
          </w:r>
          <w:r>
            <w:instrText xml:space="preserve"> TOC \o "1-3" \h \z \u </w:instrText>
          </w:r>
          <w:r>
            <w:fldChar w:fldCharType="separate"/>
          </w:r>
          <w:hyperlink w:anchor="_Toc510299651" w:history="1">
            <w:r w:rsidR="00CD0F5A" w:rsidRPr="007E598B">
              <w:rPr>
                <w:rStyle w:val="Hyperlink"/>
                <w:noProof/>
              </w:rPr>
              <w:t>Intelligent Vision System</w:t>
            </w:r>
            <w:r w:rsidR="00CD0F5A">
              <w:rPr>
                <w:noProof/>
                <w:webHidden/>
              </w:rPr>
              <w:tab/>
            </w:r>
            <w:r w:rsidR="00CD0F5A">
              <w:rPr>
                <w:noProof/>
                <w:webHidden/>
              </w:rPr>
              <w:fldChar w:fldCharType="begin"/>
            </w:r>
            <w:r w:rsidR="00CD0F5A">
              <w:rPr>
                <w:noProof/>
                <w:webHidden/>
              </w:rPr>
              <w:instrText xml:space="preserve"> PAGEREF _Toc510299651 \h </w:instrText>
            </w:r>
            <w:r w:rsidR="00CD0F5A">
              <w:rPr>
                <w:noProof/>
                <w:webHidden/>
              </w:rPr>
            </w:r>
            <w:r w:rsidR="00CD0F5A">
              <w:rPr>
                <w:noProof/>
                <w:webHidden/>
              </w:rPr>
              <w:fldChar w:fldCharType="separate"/>
            </w:r>
            <w:r w:rsidR="00CD0F5A">
              <w:rPr>
                <w:noProof/>
                <w:webHidden/>
              </w:rPr>
              <w:t>2</w:t>
            </w:r>
            <w:r w:rsidR="00CD0F5A">
              <w:rPr>
                <w:noProof/>
                <w:webHidden/>
              </w:rPr>
              <w:fldChar w:fldCharType="end"/>
            </w:r>
          </w:hyperlink>
        </w:p>
        <w:p w14:paraId="30FFA841" w14:textId="21963BA8" w:rsidR="00CD0F5A" w:rsidRDefault="00CD0F5A">
          <w:pPr>
            <w:pStyle w:val="TOC2"/>
            <w:tabs>
              <w:tab w:val="right" w:leader="dot" w:pos="9628"/>
            </w:tabs>
            <w:rPr>
              <w:rFonts w:asciiTheme="minorHAnsi" w:hAnsiTheme="minorHAnsi"/>
              <w:noProof/>
              <w:lang w:eastAsia="zh-CN"/>
            </w:rPr>
          </w:pPr>
          <w:hyperlink w:anchor="_Toc510299652" w:history="1">
            <w:r w:rsidRPr="007E598B">
              <w:rPr>
                <w:rStyle w:val="Hyperlink"/>
                <w:noProof/>
              </w:rPr>
              <w:t>Introduction</w:t>
            </w:r>
            <w:r>
              <w:rPr>
                <w:noProof/>
                <w:webHidden/>
              </w:rPr>
              <w:tab/>
            </w:r>
            <w:r>
              <w:rPr>
                <w:noProof/>
                <w:webHidden/>
              </w:rPr>
              <w:fldChar w:fldCharType="begin"/>
            </w:r>
            <w:r>
              <w:rPr>
                <w:noProof/>
                <w:webHidden/>
              </w:rPr>
              <w:instrText xml:space="preserve"> PAGEREF _Toc510299652 \h </w:instrText>
            </w:r>
            <w:r>
              <w:rPr>
                <w:noProof/>
                <w:webHidden/>
              </w:rPr>
            </w:r>
            <w:r>
              <w:rPr>
                <w:noProof/>
                <w:webHidden/>
              </w:rPr>
              <w:fldChar w:fldCharType="separate"/>
            </w:r>
            <w:r>
              <w:rPr>
                <w:noProof/>
                <w:webHidden/>
              </w:rPr>
              <w:t>2</w:t>
            </w:r>
            <w:r>
              <w:rPr>
                <w:noProof/>
                <w:webHidden/>
              </w:rPr>
              <w:fldChar w:fldCharType="end"/>
            </w:r>
          </w:hyperlink>
        </w:p>
        <w:p w14:paraId="5AE68EAB" w14:textId="763AF7BE" w:rsidR="00CD0F5A" w:rsidRDefault="00CD0F5A">
          <w:pPr>
            <w:pStyle w:val="TOC2"/>
            <w:tabs>
              <w:tab w:val="left" w:pos="660"/>
              <w:tab w:val="right" w:leader="dot" w:pos="9628"/>
            </w:tabs>
            <w:rPr>
              <w:rFonts w:asciiTheme="minorHAnsi" w:hAnsiTheme="minorHAnsi"/>
              <w:noProof/>
              <w:lang w:eastAsia="zh-CN"/>
            </w:rPr>
          </w:pPr>
          <w:hyperlink w:anchor="_Toc510299653" w:history="1">
            <w:r w:rsidRPr="007E598B">
              <w:rPr>
                <w:rStyle w:val="Hyperlink"/>
                <w:noProof/>
              </w:rPr>
              <w:t>1.</w:t>
            </w:r>
            <w:r>
              <w:rPr>
                <w:rFonts w:asciiTheme="minorHAnsi" w:hAnsiTheme="minorHAnsi"/>
                <w:noProof/>
                <w:lang w:eastAsia="zh-CN"/>
              </w:rPr>
              <w:tab/>
            </w:r>
            <w:r w:rsidRPr="007E598B">
              <w:rPr>
                <w:rStyle w:val="Hyperlink"/>
                <w:noProof/>
              </w:rPr>
              <w:t>Methods and Results</w:t>
            </w:r>
            <w:r>
              <w:rPr>
                <w:noProof/>
                <w:webHidden/>
              </w:rPr>
              <w:tab/>
            </w:r>
            <w:r>
              <w:rPr>
                <w:noProof/>
                <w:webHidden/>
              </w:rPr>
              <w:fldChar w:fldCharType="begin"/>
            </w:r>
            <w:r>
              <w:rPr>
                <w:noProof/>
                <w:webHidden/>
              </w:rPr>
              <w:instrText xml:space="preserve"> PAGEREF _Toc510299653 \h </w:instrText>
            </w:r>
            <w:r>
              <w:rPr>
                <w:noProof/>
                <w:webHidden/>
              </w:rPr>
            </w:r>
            <w:r>
              <w:rPr>
                <w:noProof/>
                <w:webHidden/>
              </w:rPr>
              <w:fldChar w:fldCharType="separate"/>
            </w:r>
            <w:r>
              <w:rPr>
                <w:noProof/>
                <w:webHidden/>
              </w:rPr>
              <w:t>2</w:t>
            </w:r>
            <w:r>
              <w:rPr>
                <w:noProof/>
                <w:webHidden/>
              </w:rPr>
              <w:fldChar w:fldCharType="end"/>
            </w:r>
          </w:hyperlink>
        </w:p>
        <w:p w14:paraId="59FC13C8" w14:textId="38F89C12" w:rsidR="00CD0F5A" w:rsidRDefault="00CD0F5A">
          <w:pPr>
            <w:pStyle w:val="TOC3"/>
            <w:tabs>
              <w:tab w:val="right" w:leader="dot" w:pos="9628"/>
            </w:tabs>
            <w:rPr>
              <w:rFonts w:asciiTheme="minorHAnsi" w:hAnsiTheme="minorHAnsi"/>
              <w:noProof/>
              <w:lang w:eastAsia="zh-CN"/>
            </w:rPr>
          </w:pPr>
          <w:hyperlink w:anchor="_Toc510299654" w:history="1">
            <w:r w:rsidRPr="007E598B">
              <w:rPr>
                <w:rStyle w:val="Hyperlink"/>
                <w:noProof/>
              </w:rPr>
              <w:t>Fundamental Image Processing</w:t>
            </w:r>
            <w:r>
              <w:rPr>
                <w:noProof/>
                <w:webHidden/>
              </w:rPr>
              <w:tab/>
            </w:r>
            <w:r>
              <w:rPr>
                <w:noProof/>
                <w:webHidden/>
              </w:rPr>
              <w:fldChar w:fldCharType="begin"/>
            </w:r>
            <w:r>
              <w:rPr>
                <w:noProof/>
                <w:webHidden/>
              </w:rPr>
              <w:instrText xml:space="preserve"> PAGEREF _Toc510299654 \h </w:instrText>
            </w:r>
            <w:r>
              <w:rPr>
                <w:noProof/>
                <w:webHidden/>
              </w:rPr>
            </w:r>
            <w:r>
              <w:rPr>
                <w:noProof/>
                <w:webHidden/>
              </w:rPr>
              <w:fldChar w:fldCharType="separate"/>
            </w:r>
            <w:r>
              <w:rPr>
                <w:noProof/>
                <w:webHidden/>
              </w:rPr>
              <w:t>2</w:t>
            </w:r>
            <w:r>
              <w:rPr>
                <w:noProof/>
                <w:webHidden/>
              </w:rPr>
              <w:fldChar w:fldCharType="end"/>
            </w:r>
          </w:hyperlink>
        </w:p>
        <w:p w14:paraId="368FBB72" w14:textId="1F56EEB8" w:rsidR="00CD0F5A" w:rsidRDefault="00CD0F5A">
          <w:pPr>
            <w:pStyle w:val="TOC3"/>
            <w:tabs>
              <w:tab w:val="right" w:leader="dot" w:pos="9628"/>
            </w:tabs>
            <w:rPr>
              <w:rFonts w:asciiTheme="minorHAnsi" w:hAnsiTheme="minorHAnsi"/>
              <w:noProof/>
              <w:lang w:eastAsia="zh-CN"/>
            </w:rPr>
          </w:pPr>
          <w:hyperlink w:anchor="_Toc510299655" w:history="1">
            <w:r w:rsidRPr="007E598B">
              <w:rPr>
                <w:rStyle w:val="Hyperlink"/>
                <w:noProof/>
              </w:rPr>
              <w:t>Static objects segmentation using edge detection</w:t>
            </w:r>
            <w:r>
              <w:rPr>
                <w:noProof/>
                <w:webHidden/>
              </w:rPr>
              <w:tab/>
            </w:r>
            <w:r>
              <w:rPr>
                <w:noProof/>
                <w:webHidden/>
              </w:rPr>
              <w:fldChar w:fldCharType="begin"/>
            </w:r>
            <w:r>
              <w:rPr>
                <w:noProof/>
                <w:webHidden/>
              </w:rPr>
              <w:instrText xml:space="preserve"> PAGEREF _Toc510299655 \h </w:instrText>
            </w:r>
            <w:r>
              <w:rPr>
                <w:noProof/>
                <w:webHidden/>
              </w:rPr>
            </w:r>
            <w:r>
              <w:rPr>
                <w:noProof/>
                <w:webHidden/>
              </w:rPr>
              <w:fldChar w:fldCharType="separate"/>
            </w:r>
            <w:r>
              <w:rPr>
                <w:noProof/>
                <w:webHidden/>
              </w:rPr>
              <w:t>3</w:t>
            </w:r>
            <w:r>
              <w:rPr>
                <w:noProof/>
                <w:webHidden/>
              </w:rPr>
              <w:fldChar w:fldCharType="end"/>
            </w:r>
          </w:hyperlink>
        </w:p>
        <w:p w14:paraId="4316CB72" w14:textId="2092006B" w:rsidR="00CD0F5A" w:rsidRDefault="00CD0F5A">
          <w:pPr>
            <w:pStyle w:val="TOC3"/>
            <w:tabs>
              <w:tab w:val="right" w:leader="dot" w:pos="9628"/>
            </w:tabs>
            <w:rPr>
              <w:rFonts w:asciiTheme="minorHAnsi" w:hAnsiTheme="minorHAnsi"/>
              <w:noProof/>
              <w:lang w:eastAsia="zh-CN"/>
            </w:rPr>
          </w:pPr>
          <w:hyperlink w:anchor="_Toc510299656" w:history="1">
            <w:r w:rsidRPr="007E598B">
              <w:rPr>
                <w:rStyle w:val="Hyperlink"/>
                <w:noProof/>
              </w:rPr>
              <w:t>Basic image processing techniques for decision making</w:t>
            </w:r>
            <w:r>
              <w:rPr>
                <w:noProof/>
                <w:webHidden/>
              </w:rPr>
              <w:tab/>
            </w:r>
            <w:r>
              <w:rPr>
                <w:noProof/>
                <w:webHidden/>
              </w:rPr>
              <w:fldChar w:fldCharType="begin"/>
            </w:r>
            <w:r>
              <w:rPr>
                <w:noProof/>
                <w:webHidden/>
              </w:rPr>
              <w:instrText xml:space="preserve"> PAGEREF _Toc510299656 \h </w:instrText>
            </w:r>
            <w:r>
              <w:rPr>
                <w:noProof/>
                <w:webHidden/>
              </w:rPr>
            </w:r>
            <w:r>
              <w:rPr>
                <w:noProof/>
                <w:webHidden/>
              </w:rPr>
              <w:fldChar w:fldCharType="separate"/>
            </w:r>
            <w:r>
              <w:rPr>
                <w:noProof/>
                <w:webHidden/>
              </w:rPr>
              <w:t>6</w:t>
            </w:r>
            <w:r>
              <w:rPr>
                <w:noProof/>
                <w:webHidden/>
              </w:rPr>
              <w:fldChar w:fldCharType="end"/>
            </w:r>
          </w:hyperlink>
        </w:p>
        <w:p w14:paraId="5C87B5BF" w14:textId="035775AB" w:rsidR="00CD0F5A" w:rsidRDefault="00CD0F5A">
          <w:pPr>
            <w:pStyle w:val="TOC3"/>
            <w:tabs>
              <w:tab w:val="right" w:leader="dot" w:pos="9628"/>
            </w:tabs>
            <w:rPr>
              <w:rFonts w:asciiTheme="minorHAnsi" w:hAnsiTheme="minorHAnsi"/>
              <w:noProof/>
              <w:lang w:eastAsia="zh-CN"/>
            </w:rPr>
          </w:pPr>
          <w:hyperlink w:anchor="_Toc510299657" w:history="1">
            <w:r w:rsidRPr="007E598B">
              <w:rPr>
                <w:rStyle w:val="Hyperlink"/>
                <w:noProof/>
                <w:lang w:eastAsia="zh-CN"/>
              </w:rPr>
              <w:t>Background subtraction</w:t>
            </w:r>
            <w:r>
              <w:rPr>
                <w:noProof/>
                <w:webHidden/>
              </w:rPr>
              <w:tab/>
            </w:r>
            <w:r>
              <w:rPr>
                <w:noProof/>
                <w:webHidden/>
              </w:rPr>
              <w:fldChar w:fldCharType="begin"/>
            </w:r>
            <w:r>
              <w:rPr>
                <w:noProof/>
                <w:webHidden/>
              </w:rPr>
              <w:instrText xml:space="preserve"> PAGEREF _Toc510299657 \h </w:instrText>
            </w:r>
            <w:r>
              <w:rPr>
                <w:noProof/>
                <w:webHidden/>
              </w:rPr>
            </w:r>
            <w:r>
              <w:rPr>
                <w:noProof/>
                <w:webHidden/>
              </w:rPr>
              <w:fldChar w:fldCharType="separate"/>
            </w:r>
            <w:r>
              <w:rPr>
                <w:noProof/>
                <w:webHidden/>
              </w:rPr>
              <w:t>8</w:t>
            </w:r>
            <w:r>
              <w:rPr>
                <w:noProof/>
                <w:webHidden/>
              </w:rPr>
              <w:fldChar w:fldCharType="end"/>
            </w:r>
          </w:hyperlink>
        </w:p>
        <w:p w14:paraId="5D54385A" w14:textId="27879C37" w:rsidR="00CD0F5A" w:rsidRDefault="00CD0F5A">
          <w:pPr>
            <w:pStyle w:val="TOC3"/>
            <w:tabs>
              <w:tab w:val="right" w:leader="dot" w:pos="9628"/>
            </w:tabs>
            <w:rPr>
              <w:rFonts w:asciiTheme="minorHAnsi" w:hAnsiTheme="minorHAnsi"/>
              <w:noProof/>
              <w:lang w:eastAsia="zh-CN"/>
            </w:rPr>
          </w:pPr>
          <w:hyperlink w:anchor="_Toc510299658" w:history="1">
            <w:r w:rsidRPr="007E598B">
              <w:rPr>
                <w:rStyle w:val="Hyperlink"/>
                <w:noProof/>
              </w:rPr>
              <w:t>Object motion estimation and tracking</w:t>
            </w:r>
            <w:r>
              <w:rPr>
                <w:noProof/>
                <w:webHidden/>
              </w:rPr>
              <w:tab/>
            </w:r>
            <w:r>
              <w:rPr>
                <w:noProof/>
                <w:webHidden/>
              </w:rPr>
              <w:fldChar w:fldCharType="begin"/>
            </w:r>
            <w:r>
              <w:rPr>
                <w:noProof/>
                <w:webHidden/>
              </w:rPr>
              <w:instrText xml:space="preserve"> PAGEREF _Toc510299658 \h </w:instrText>
            </w:r>
            <w:r>
              <w:rPr>
                <w:noProof/>
                <w:webHidden/>
              </w:rPr>
            </w:r>
            <w:r>
              <w:rPr>
                <w:noProof/>
                <w:webHidden/>
              </w:rPr>
              <w:fldChar w:fldCharType="separate"/>
            </w:r>
            <w:r>
              <w:rPr>
                <w:noProof/>
                <w:webHidden/>
              </w:rPr>
              <w:t>10</w:t>
            </w:r>
            <w:r>
              <w:rPr>
                <w:noProof/>
                <w:webHidden/>
              </w:rPr>
              <w:fldChar w:fldCharType="end"/>
            </w:r>
          </w:hyperlink>
        </w:p>
        <w:p w14:paraId="0302B7FB" w14:textId="66EA49AD" w:rsidR="00CD0F5A" w:rsidRDefault="00CD0F5A">
          <w:pPr>
            <w:pStyle w:val="TOC3"/>
            <w:tabs>
              <w:tab w:val="right" w:leader="dot" w:pos="9628"/>
            </w:tabs>
            <w:rPr>
              <w:rFonts w:asciiTheme="minorHAnsi" w:hAnsiTheme="minorHAnsi"/>
              <w:noProof/>
              <w:lang w:eastAsia="zh-CN"/>
            </w:rPr>
          </w:pPr>
          <w:hyperlink w:anchor="_Toc510299659" w:history="1">
            <w:r w:rsidRPr="007E598B">
              <w:rPr>
                <w:rStyle w:val="Hyperlink"/>
                <w:noProof/>
              </w:rPr>
              <w:t>Find corner points</w:t>
            </w:r>
            <w:r>
              <w:rPr>
                <w:noProof/>
                <w:webHidden/>
              </w:rPr>
              <w:tab/>
            </w:r>
            <w:r>
              <w:rPr>
                <w:noProof/>
                <w:webHidden/>
              </w:rPr>
              <w:fldChar w:fldCharType="begin"/>
            </w:r>
            <w:r>
              <w:rPr>
                <w:noProof/>
                <w:webHidden/>
              </w:rPr>
              <w:instrText xml:space="preserve"> PAGEREF _Toc510299659 \h </w:instrText>
            </w:r>
            <w:r>
              <w:rPr>
                <w:noProof/>
                <w:webHidden/>
              </w:rPr>
            </w:r>
            <w:r>
              <w:rPr>
                <w:noProof/>
                <w:webHidden/>
              </w:rPr>
              <w:fldChar w:fldCharType="separate"/>
            </w:r>
            <w:r>
              <w:rPr>
                <w:noProof/>
                <w:webHidden/>
              </w:rPr>
              <w:t>10</w:t>
            </w:r>
            <w:r>
              <w:rPr>
                <w:noProof/>
                <w:webHidden/>
              </w:rPr>
              <w:fldChar w:fldCharType="end"/>
            </w:r>
          </w:hyperlink>
        </w:p>
        <w:p w14:paraId="1A58BF26" w14:textId="3CAC7D38" w:rsidR="00CD0F5A" w:rsidRDefault="00CD0F5A">
          <w:pPr>
            <w:pStyle w:val="TOC2"/>
            <w:tabs>
              <w:tab w:val="right" w:leader="dot" w:pos="9628"/>
            </w:tabs>
            <w:rPr>
              <w:rFonts w:asciiTheme="minorHAnsi" w:hAnsiTheme="minorHAnsi"/>
              <w:noProof/>
              <w:lang w:eastAsia="zh-CN"/>
            </w:rPr>
          </w:pPr>
          <w:hyperlink w:anchor="_Toc510299660" w:history="1">
            <w:r w:rsidRPr="007E598B">
              <w:rPr>
                <w:rStyle w:val="Hyperlink"/>
                <w:noProof/>
              </w:rPr>
              <w:t>Results</w:t>
            </w:r>
            <w:r>
              <w:rPr>
                <w:noProof/>
                <w:webHidden/>
              </w:rPr>
              <w:tab/>
            </w:r>
            <w:r>
              <w:rPr>
                <w:noProof/>
                <w:webHidden/>
              </w:rPr>
              <w:fldChar w:fldCharType="begin"/>
            </w:r>
            <w:r>
              <w:rPr>
                <w:noProof/>
                <w:webHidden/>
              </w:rPr>
              <w:instrText xml:space="preserve"> PAGEREF _Toc510299660 \h </w:instrText>
            </w:r>
            <w:r>
              <w:rPr>
                <w:noProof/>
                <w:webHidden/>
              </w:rPr>
            </w:r>
            <w:r>
              <w:rPr>
                <w:noProof/>
                <w:webHidden/>
              </w:rPr>
              <w:fldChar w:fldCharType="separate"/>
            </w:r>
            <w:r>
              <w:rPr>
                <w:noProof/>
                <w:webHidden/>
              </w:rPr>
              <w:t>15</w:t>
            </w:r>
            <w:r>
              <w:rPr>
                <w:noProof/>
                <w:webHidden/>
              </w:rPr>
              <w:fldChar w:fldCharType="end"/>
            </w:r>
          </w:hyperlink>
        </w:p>
        <w:p w14:paraId="59A9D9AA" w14:textId="6B2B3E2D" w:rsidR="00CD0F5A" w:rsidRDefault="00CD0F5A">
          <w:pPr>
            <w:pStyle w:val="TOC2"/>
            <w:tabs>
              <w:tab w:val="right" w:leader="dot" w:pos="9628"/>
            </w:tabs>
            <w:rPr>
              <w:rFonts w:asciiTheme="minorHAnsi" w:hAnsiTheme="minorHAnsi"/>
              <w:noProof/>
              <w:lang w:eastAsia="zh-CN"/>
            </w:rPr>
          </w:pPr>
          <w:hyperlink w:anchor="_Toc510299661" w:history="1">
            <w:r w:rsidRPr="007E598B">
              <w:rPr>
                <w:rStyle w:val="Hyperlink"/>
                <w:noProof/>
              </w:rPr>
              <w:t>Discussion</w:t>
            </w:r>
            <w:r>
              <w:rPr>
                <w:noProof/>
                <w:webHidden/>
              </w:rPr>
              <w:tab/>
            </w:r>
            <w:r>
              <w:rPr>
                <w:noProof/>
                <w:webHidden/>
              </w:rPr>
              <w:fldChar w:fldCharType="begin"/>
            </w:r>
            <w:r>
              <w:rPr>
                <w:noProof/>
                <w:webHidden/>
              </w:rPr>
              <w:instrText xml:space="preserve"> PAGEREF _Toc510299661 \h </w:instrText>
            </w:r>
            <w:r>
              <w:rPr>
                <w:noProof/>
                <w:webHidden/>
              </w:rPr>
            </w:r>
            <w:r>
              <w:rPr>
                <w:noProof/>
                <w:webHidden/>
              </w:rPr>
              <w:fldChar w:fldCharType="separate"/>
            </w:r>
            <w:r>
              <w:rPr>
                <w:noProof/>
                <w:webHidden/>
              </w:rPr>
              <w:t>16</w:t>
            </w:r>
            <w:r>
              <w:rPr>
                <w:noProof/>
                <w:webHidden/>
              </w:rPr>
              <w:fldChar w:fldCharType="end"/>
            </w:r>
          </w:hyperlink>
        </w:p>
        <w:p w14:paraId="64103CD3" w14:textId="0AD9D984" w:rsidR="00CD0F5A" w:rsidRDefault="00CD0F5A">
          <w:pPr>
            <w:pStyle w:val="TOC3"/>
            <w:tabs>
              <w:tab w:val="right" w:leader="dot" w:pos="9628"/>
            </w:tabs>
            <w:rPr>
              <w:rFonts w:asciiTheme="minorHAnsi" w:hAnsiTheme="minorHAnsi"/>
              <w:noProof/>
              <w:lang w:eastAsia="zh-CN"/>
            </w:rPr>
          </w:pPr>
          <w:hyperlink w:anchor="_Toc510299662" w:history="1">
            <w:r w:rsidRPr="007E598B">
              <w:rPr>
                <w:rStyle w:val="Hyperlink"/>
                <w:noProof/>
              </w:rPr>
              <w:t>Subsection heading like this</w:t>
            </w:r>
            <w:r>
              <w:rPr>
                <w:noProof/>
                <w:webHidden/>
              </w:rPr>
              <w:tab/>
            </w:r>
            <w:r>
              <w:rPr>
                <w:noProof/>
                <w:webHidden/>
              </w:rPr>
              <w:fldChar w:fldCharType="begin"/>
            </w:r>
            <w:r>
              <w:rPr>
                <w:noProof/>
                <w:webHidden/>
              </w:rPr>
              <w:instrText xml:space="preserve"> PAGEREF _Toc510299662 \h </w:instrText>
            </w:r>
            <w:r>
              <w:rPr>
                <w:noProof/>
                <w:webHidden/>
              </w:rPr>
            </w:r>
            <w:r>
              <w:rPr>
                <w:noProof/>
                <w:webHidden/>
              </w:rPr>
              <w:fldChar w:fldCharType="separate"/>
            </w:r>
            <w:r>
              <w:rPr>
                <w:noProof/>
                <w:webHidden/>
              </w:rPr>
              <w:t>16</w:t>
            </w:r>
            <w:r>
              <w:rPr>
                <w:noProof/>
                <w:webHidden/>
              </w:rPr>
              <w:fldChar w:fldCharType="end"/>
            </w:r>
          </w:hyperlink>
        </w:p>
        <w:p w14:paraId="5DFA6456" w14:textId="1533DCC8" w:rsidR="00CD0F5A" w:rsidRDefault="00CD0F5A">
          <w:pPr>
            <w:pStyle w:val="TOC2"/>
            <w:tabs>
              <w:tab w:val="right" w:leader="dot" w:pos="9628"/>
            </w:tabs>
            <w:rPr>
              <w:rFonts w:asciiTheme="minorHAnsi" w:hAnsiTheme="minorHAnsi"/>
              <w:noProof/>
              <w:lang w:eastAsia="zh-CN"/>
            </w:rPr>
          </w:pPr>
          <w:hyperlink w:anchor="_Toc510299663" w:history="1">
            <w:r w:rsidRPr="007E598B">
              <w:rPr>
                <w:rStyle w:val="Hyperlink"/>
                <w:noProof/>
              </w:rPr>
              <w:t>Conclusions</w:t>
            </w:r>
            <w:r>
              <w:rPr>
                <w:noProof/>
                <w:webHidden/>
              </w:rPr>
              <w:tab/>
            </w:r>
            <w:r>
              <w:rPr>
                <w:noProof/>
                <w:webHidden/>
              </w:rPr>
              <w:fldChar w:fldCharType="begin"/>
            </w:r>
            <w:r>
              <w:rPr>
                <w:noProof/>
                <w:webHidden/>
              </w:rPr>
              <w:instrText xml:space="preserve"> PAGEREF _Toc510299663 \h </w:instrText>
            </w:r>
            <w:r>
              <w:rPr>
                <w:noProof/>
                <w:webHidden/>
              </w:rPr>
            </w:r>
            <w:r>
              <w:rPr>
                <w:noProof/>
                <w:webHidden/>
              </w:rPr>
              <w:fldChar w:fldCharType="separate"/>
            </w:r>
            <w:r>
              <w:rPr>
                <w:noProof/>
                <w:webHidden/>
              </w:rPr>
              <w:t>16</w:t>
            </w:r>
            <w:r>
              <w:rPr>
                <w:noProof/>
                <w:webHidden/>
              </w:rPr>
              <w:fldChar w:fldCharType="end"/>
            </w:r>
          </w:hyperlink>
        </w:p>
        <w:p w14:paraId="69E8107B" w14:textId="480432BF" w:rsidR="00CD0F5A" w:rsidRDefault="00CD0F5A">
          <w:pPr>
            <w:pStyle w:val="TOC3"/>
            <w:tabs>
              <w:tab w:val="right" w:leader="dot" w:pos="9628"/>
            </w:tabs>
            <w:rPr>
              <w:rFonts w:asciiTheme="minorHAnsi" w:hAnsiTheme="minorHAnsi"/>
              <w:noProof/>
              <w:lang w:eastAsia="zh-CN"/>
            </w:rPr>
          </w:pPr>
          <w:hyperlink w:anchor="_Toc510299664" w:history="1">
            <w:r w:rsidRPr="007E598B">
              <w:rPr>
                <w:rStyle w:val="Hyperlink"/>
                <w:noProof/>
              </w:rPr>
              <w:t>References</w:t>
            </w:r>
            <w:r>
              <w:rPr>
                <w:noProof/>
                <w:webHidden/>
              </w:rPr>
              <w:tab/>
            </w:r>
            <w:r>
              <w:rPr>
                <w:noProof/>
                <w:webHidden/>
              </w:rPr>
              <w:fldChar w:fldCharType="begin"/>
            </w:r>
            <w:r>
              <w:rPr>
                <w:noProof/>
                <w:webHidden/>
              </w:rPr>
              <w:instrText xml:space="preserve"> PAGEREF _Toc510299664 \h </w:instrText>
            </w:r>
            <w:r>
              <w:rPr>
                <w:noProof/>
                <w:webHidden/>
              </w:rPr>
            </w:r>
            <w:r>
              <w:rPr>
                <w:noProof/>
                <w:webHidden/>
              </w:rPr>
              <w:fldChar w:fldCharType="separate"/>
            </w:r>
            <w:r>
              <w:rPr>
                <w:noProof/>
                <w:webHidden/>
              </w:rPr>
              <w:t>16</w:t>
            </w:r>
            <w:r>
              <w:rPr>
                <w:noProof/>
                <w:webHidden/>
              </w:rPr>
              <w:fldChar w:fldCharType="end"/>
            </w:r>
          </w:hyperlink>
        </w:p>
        <w:p w14:paraId="06CD2557" w14:textId="475E3D0A" w:rsidR="00CD0F5A" w:rsidRDefault="00CD0F5A">
          <w:pPr>
            <w:pStyle w:val="TOC2"/>
            <w:tabs>
              <w:tab w:val="right" w:leader="dot" w:pos="9628"/>
            </w:tabs>
            <w:rPr>
              <w:rFonts w:asciiTheme="minorHAnsi" w:hAnsiTheme="minorHAnsi"/>
              <w:noProof/>
              <w:lang w:eastAsia="zh-CN"/>
            </w:rPr>
          </w:pPr>
          <w:hyperlink w:anchor="_Toc510299665" w:history="1">
            <w:r w:rsidRPr="007E598B">
              <w:rPr>
                <w:rStyle w:val="Hyperlink"/>
                <w:noProof/>
              </w:rPr>
              <w:t>Appendix</w:t>
            </w:r>
            <w:r>
              <w:rPr>
                <w:noProof/>
                <w:webHidden/>
              </w:rPr>
              <w:tab/>
            </w:r>
            <w:r>
              <w:rPr>
                <w:noProof/>
                <w:webHidden/>
              </w:rPr>
              <w:fldChar w:fldCharType="begin"/>
            </w:r>
            <w:r>
              <w:rPr>
                <w:noProof/>
                <w:webHidden/>
              </w:rPr>
              <w:instrText xml:space="preserve"> PAGEREF _Toc510299665 \h </w:instrText>
            </w:r>
            <w:r>
              <w:rPr>
                <w:noProof/>
                <w:webHidden/>
              </w:rPr>
            </w:r>
            <w:r>
              <w:rPr>
                <w:noProof/>
                <w:webHidden/>
              </w:rPr>
              <w:fldChar w:fldCharType="separate"/>
            </w:r>
            <w:r>
              <w:rPr>
                <w:noProof/>
                <w:webHidden/>
              </w:rPr>
              <w:t>17</w:t>
            </w:r>
            <w:r>
              <w:rPr>
                <w:noProof/>
                <w:webHidden/>
              </w:rPr>
              <w:fldChar w:fldCharType="end"/>
            </w:r>
          </w:hyperlink>
        </w:p>
        <w:p w14:paraId="33EDA2E4" w14:textId="583EAE84" w:rsidR="00187BCA" w:rsidRDefault="00187BCA">
          <w:r>
            <w:rPr>
              <w:b/>
              <w:bCs/>
              <w:noProof/>
            </w:rPr>
            <w:fldChar w:fldCharType="end"/>
          </w:r>
        </w:p>
      </w:sdtContent>
    </w:sdt>
    <w:p w14:paraId="78BF9C39" w14:textId="0C530054" w:rsidR="007B4C38" w:rsidRDefault="007B4C38" w:rsidP="005946CE">
      <w:pPr>
        <w:pStyle w:val="Heading1"/>
        <w:jc w:val="left"/>
      </w:pPr>
      <w:r>
        <w:br w:type="page"/>
      </w:r>
    </w:p>
    <w:p w14:paraId="5087CA3F" w14:textId="77777777" w:rsidR="007B4C38" w:rsidRDefault="007B4C38" w:rsidP="00BE40F6">
      <w:pPr>
        <w:pStyle w:val="Heading1"/>
      </w:pPr>
    </w:p>
    <w:p w14:paraId="701FDC00" w14:textId="34F03EE5" w:rsidR="00BE40F6" w:rsidRPr="00BE40F6" w:rsidRDefault="00203678" w:rsidP="00BE40F6">
      <w:pPr>
        <w:pStyle w:val="Heading1"/>
      </w:pPr>
      <w:bookmarkStart w:id="0" w:name="_Toc510299651"/>
      <w:r>
        <w:t>Intelligent Vision System</w:t>
      </w:r>
      <w:bookmarkEnd w:id="0"/>
    </w:p>
    <w:p w14:paraId="6947F9B1" w14:textId="725FF48D" w:rsidR="00702BA0" w:rsidRDefault="00996461" w:rsidP="007A01D7">
      <w:pPr>
        <w:pStyle w:val="Heading2"/>
      </w:pPr>
      <w:bookmarkStart w:id="1" w:name="_Toc510299652"/>
      <w:r>
        <w:t>Introduction</w:t>
      </w:r>
      <w:bookmarkEnd w:id="1"/>
    </w:p>
    <w:p w14:paraId="114E4F56" w14:textId="23EE8F09" w:rsidR="0094323C" w:rsidRDefault="00E02DA8" w:rsidP="0094323C">
      <w:r>
        <w:t xml:space="preserve">The purpose of this lab is </w:t>
      </w:r>
      <w:r w:rsidR="00681459">
        <w:t xml:space="preserve">to understand basic image processing methods and </w:t>
      </w:r>
      <w:r w:rsidR="0001458D">
        <w:t>developing</w:t>
      </w:r>
      <w:r w:rsidR="00681459">
        <w:t xml:space="preserve"> algorithm</w:t>
      </w:r>
      <w:r w:rsidR="0001458D">
        <w:t xml:space="preserve">s such as, decision making, </w:t>
      </w:r>
      <w:r>
        <w:t xml:space="preserve">face recognition and tracking. </w:t>
      </w:r>
      <w:r w:rsidR="0094323C">
        <w:t xml:space="preserve">image enhancement, image understanding and video processing for a number of tasks in autonomous systems, including robotics, Unmanned Aerial Vehicles (UAVs), intelligent transportation systems, surveillance, augmented reality and virtual reality systems. </w:t>
      </w:r>
      <w:r w:rsidR="003276DE" w:rsidRPr="003276DE">
        <w:t xml:space="preserve">This report presents results on reading and writing images in </w:t>
      </w:r>
      <w:proofErr w:type="spellStart"/>
      <w:r w:rsidR="003276DE" w:rsidRPr="003276DE">
        <w:t>Matlab</w:t>
      </w:r>
      <w:proofErr w:type="spellEnd"/>
      <w:r w:rsidR="003276DE">
        <w:t xml:space="preserve">. </w:t>
      </w:r>
    </w:p>
    <w:p w14:paraId="11F21DDF" w14:textId="77777777" w:rsidR="00556892" w:rsidRDefault="00556892" w:rsidP="0094323C"/>
    <w:p w14:paraId="56351CD1" w14:textId="40BF9078" w:rsidR="007A01D7" w:rsidRDefault="007A01D7" w:rsidP="001C293A"/>
    <w:p w14:paraId="34A07D9E" w14:textId="5F6FF501" w:rsidR="00685A96" w:rsidRDefault="00203678" w:rsidP="00181FBB">
      <w:pPr>
        <w:pStyle w:val="Heading2"/>
        <w:numPr>
          <w:ilvl w:val="0"/>
          <w:numId w:val="9"/>
        </w:numPr>
      </w:pPr>
      <w:bookmarkStart w:id="2" w:name="_Toc510299653"/>
      <w:r>
        <w:t>Methods</w:t>
      </w:r>
      <w:r w:rsidR="007679DC">
        <w:t xml:space="preserve"> and Results</w:t>
      </w:r>
      <w:bookmarkEnd w:id="2"/>
    </w:p>
    <w:p w14:paraId="6E73A483" w14:textId="229F37FF" w:rsidR="000540BC" w:rsidRDefault="0094323C" w:rsidP="001C293A">
      <w:r w:rsidRPr="0094323C">
        <w:t>The first labs are focused on performing operations on images such as reading, writing finding image histograms, flipping images to extracting the important features colour and edges. You will need to become familiar with how to use these features for the purposes of object segmentation, e.g. for separating static and moving objects and for the higher level tasks of stereo vision, object detection, classification, tracking and behaviour analysis. These are inherent steps of semi-supervised and unsupervised systems where the involvement of the human operators is reduced to minimum or excluded.</w:t>
      </w:r>
    </w:p>
    <w:p w14:paraId="36604538" w14:textId="25DE6819" w:rsidR="00D94CE7" w:rsidRPr="00D94CE7" w:rsidRDefault="00947426" w:rsidP="00947426">
      <w:pPr>
        <w:pStyle w:val="Heading3"/>
      </w:pPr>
      <w:bookmarkStart w:id="3" w:name="_Toc510299654"/>
      <w:r>
        <w:t xml:space="preserve">Fundamental </w:t>
      </w:r>
      <w:r w:rsidR="004C2712" w:rsidRPr="004C2712">
        <w:t>Image Processing</w:t>
      </w:r>
      <w:bookmarkEnd w:id="3"/>
    </w:p>
    <w:p w14:paraId="5A9EFAEF" w14:textId="3044270E" w:rsidR="00DC71EF" w:rsidRDefault="00DC71EF" w:rsidP="00B247BC">
      <w:r>
        <w:t xml:space="preserve">In this section </w:t>
      </w:r>
      <w:r w:rsidRPr="00B247BC">
        <w:t>basic operations on images of different types</w:t>
      </w:r>
      <w:r>
        <w:t xml:space="preserve"> are </w:t>
      </w:r>
      <w:r w:rsidR="00033566">
        <w:t>implemented, such</w:t>
      </w:r>
      <w:r>
        <w:t xml:space="preserve"> as image histograms and visualisation. </w:t>
      </w:r>
    </w:p>
    <w:p w14:paraId="185ED8DC" w14:textId="393CB707" w:rsidR="003E4D40" w:rsidRDefault="00F80CCE" w:rsidP="00B247BC">
      <w:r>
        <w:t>It clearly indicates that the two-colour image contains more colour bins than one-color image.</w:t>
      </w:r>
      <w:r w:rsidR="00FA5253">
        <w:t xml:space="preserve"> It is possible to decide the image’s characters according to image histogram.</w:t>
      </w:r>
    </w:p>
    <w:p w14:paraId="6D0B4931" w14:textId="77777777" w:rsidR="00033566" w:rsidRDefault="00DC71EF" w:rsidP="00033566">
      <w:pPr>
        <w:keepNext/>
      </w:pPr>
      <w:r>
        <w:rPr>
          <w:noProof/>
          <w:lang w:eastAsia="zh-CN"/>
        </w:rPr>
        <w:drawing>
          <wp:inline distT="0" distB="0" distL="0" distR="0" wp14:anchorId="4A557768" wp14:editId="2AB01AD9">
            <wp:extent cx="5536120" cy="2398143"/>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6672" cy="2402714"/>
                    </a:xfrm>
                    <a:prstGeom prst="rect">
                      <a:avLst/>
                    </a:prstGeom>
                  </pic:spPr>
                </pic:pic>
              </a:graphicData>
            </a:graphic>
          </wp:inline>
        </w:drawing>
      </w:r>
    </w:p>
    <w:p w14:paraId="69464D99" w14:textId="7EEA68D8" w:rsidR="00DC71EF" w:rsidRPr="00DC71EF" w:rsidRDefault="00033566" w:rsidP="00033566">
      <w:pPr>
        <w:pStyle w:val="Caption"/>
        <w:rPr>
          <w:rFonts w:eastAsia="SimSun"/>
          <w:lang w:eastAsia="zh-CN"/>
        </w:rPr>
      </w:pPr>
      <w:r>
        <w:t xml:space="preserve">Figure </w:t>
      </w:r>
      <w:r w:rsidR="00632ED4">
        <w:fldChar w:fldCharType="begin"/>
      </w:r>
      <w:r w:rsidR="00632ED4">
        <w:instrText xml:space="preserve"> SEQ Figure \* ARABIC </w:instrText>
      </w:r>
      <w:r w:rsidR="00632ED4">
        <w:fldChar w:fldCharType="separate"/>
      </w:r>
      <w:r w:rsidR="00CD0F5A">
        <w:rPr>
          <w:noProof/>
        </w:rPr>
        <w:t>1</w:t>
      </w:r>
      <w:r w:rsidR="00632ED4">
        <w:rPr>
          <w:noProof/>
        </w:rPr>
        <w:fldChar w:fldCharType="end"/>
      </w:r>
      <w:r>
        <w:rPr>
          <w:rFonts w:eastAsia="SimSun"/>
          <w:lang w:eastAsia="zh-CN"/>
        </w:rPr>
        <w:t xml:space="preserve"> Two images</w:t>
      </w:r>
    </w:p>
    <w:p w14:paraId="0139AEC1" w14:textId="39B10802" w:rsidR="003E4D40" w:rsidRDefault="003E4D40" w:rsidP="00B247BC"/>
    <w:p w14:paraId="2E365983" w14:textId="24A68ABB" w:rsidR="003E4D40" w:rsidRDefault="000E1E89" w:rsidP="003E4D40">
      <w:pPr>
        <w:keepNext/>
        <w:spacing w:after="0" w:line="240" w:lineRule="auto"/>
        <w:jc w:val="center"/>
      </w:pPr>
      <w:r>
        <w:lastRenderedPageBreak/>
        <w:pict w14:anchorId="20071A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260.95pt">
            <v:imagedata r:id="rId9" o:title="1_1_histogram"/>
          </v:shape>
        </w:pict>
      </w:r>
    </w:p>
    <w:p w14:paraId="751F80A9" w14:textId="4DF83F07" w:rsidR="005863E8" w:rsidRPr="003E4D40" w:rsidRDefault="003E4D40" w:rsidP="003E4D40">
      <w:pPr>
        <w:pStyle w:val="Caption"/>
        <w:jc w:val="center"/>
        <w:rPr>
          <w:rFonts w:ascii="SimSun" w:eastAsia="SimSun" w:hAnsi="SimSun" w:cs="SimSun"/>
          <w:b/>
          <w:bCs/>
          <w:color w:val="auto"/>
          <w:sz w:val="36"/>
          <w:szCs w:val="36"/>
          <w:lang w:val="en-US" w:eastAsia="zh-CN"/>
        </w:rPr>
      </w:pPr>
      <w:r w:rsidRPr="003E4D40">
        <w:rPr>
          <w:b/>
          <w:bCs/>
          <w:color w:val="auto"/>
          <w:sz w:val="22"/>
          <w:szCs w:val="22"/>
        </w:rPr>
        <w:t xml:space="preserve">Figure </w:t>
      </w:r>
      <w:r w:rsidR="00936C96">
        <w:rPr>
          <w:b/>
          <w:bCs/>
          <w:color w:val="auto"/>
          <w:sz w:val="22"/>
          <w:szCs w:val="22"/>
        </w:rPr>
        <w:fldChar w:fldCharType="begin"/>
      </w:r>
      <w:r w:rsidR="00936C96">
        <w:rPr>
          <w:b/>
          <w:bCs/>
          <w:color w:val="auto"/>
          <w:sz w:val="22"/>
          <w:szCs w:val="22"/>
        </w:rPr>
        <w:instrText xml:space="preserve"> SEQ Figure \* ARABIC </w:instrText>
      </w:r>
      <w:r w:rsidR="00936C96">
        <w:rPr>
          <w:b/>
          <w:bCs/>
          <w:color w:val="auto"/>
          <w:sz w:val="22"/>
          <w:szCs w:val="22"/>
        </w:rPr>
        <w:fldChar w:fldCharType="separate"/>
      </w:r>
      <w:r w:rsidR="00CD0F5A">
        <w:rPr>
          <w:b/>
          <w:bCs/>
          <w:noProof/>
          <w:color w:val="auto"/>
          <w:sz w:val="22"/>
          <w:szCs w:val="22"/>
        </w:rPr>
        <w:t>2</w:t>
      </w:r>
      <w:r w:rsidR="00936C96">
        <w:rPr>
          <w:b/>
          <w:bCs/>
          <w:color w:val="auto"/>
          <w:sz w:val="22"/>
          <w:szCs w:val="22"/>
        </w:rPr>
        <w:fldChar w:fldCharType="end"/>
      </w:r>
      <w:r w:rsidRPr="003E4D40">
        <w:rPr>
          <w:b/>
          <w:bCs/>
          <w:color w:val="auto"/>
          <w:sz w:val="22"/>
          <w:szCs w:val="22"/>
        </w:rPr>
        <w:t xml:space="preserve"> Histogram Comparison between one-color image and two-colour image</w:t>
      </w:r>
    </w:p>
    <w:p w14:paraId="3851F752" w14:textId="29AE11D8" w:rsidR="00D60F63" w:rsidRDefault="00D60F63" w:rsidP="00D60F63">
      <w:r>
        <w:rPr>
          <w:rFonts w:ascii="SimSun" w:eastAsia="SimSun" w:hAnsi="SimSun" w:cs="SimSun"/>
          <w:sz w:val="24"/>
          <w:szCs w:val="24"/>
          <w:lang w:val="en-US" w:eastAsia="zh-CN"/>
        </w:rPr>
        <w:t>After converting the two images to gray format, f</w:t>
      </w:r>
      <w:r w:rsidR="00EB4D71">
        <w:rPr>
          <w:rFonts w:ascii="SimSun" w:eastAsia="SimSun" w:hAnsi="SimSun" w:cs="SimSun"/>
          <w:sz w:val="24"/>
          <w:szCs w:val="24"/>
          <w:lang w:val="en-US" w:eastAsia="zh-CN"/>
        </w:rPr>
        <w:t xml:space="preserve">igure 2 indicates that histogram of one color image’s </w:t>
      </w:r>
      <w:r>
        <w:rPr>
          <w:rFonts w:ascii="SimSun" w:eastAsia="SimSun" w:hAnsi="SimSun" w:cs="SimSun"/>
          <w:sz w:val="24"/>
          <w:szCs w:val="24"/>
          <w:lang w:val="en-US" w:eastAsia="zh-CN"/>
        </w:rPr>
        <w:t xml:space="preserve">values are mainly distributed around 100. But on the right side of figure 2, </w:t>
      </w:r>
      <w:r>
        <w:t>It clearly shows that the two-colour im</w:t>
      </w:r>
      <w:r w:rsidR="00C147D0">
        <w:t>age contains some colour bins which are located around the value 200</w:t>
      </w:r>
      <w:r>
        <w:t>. It is possible to decide the image’s characters according to image histogram.</w:t>
      </w:r>
      <w:r w:rsidR="00C147D0">
        <w:t xml:space="preserve"> As a result, it can be straightforward to distinguished the two images according to the histograms.</w:t>
      </w:r>
    </w:p>
    <w:p w14:paraId="43B2A440" w14:textId="1A95D59D" w:rsidR="00DB479D" w:rsidRPr="00D60F63" w:rsidRDefault="00DB479D" w:rsidP="00D23D4F"/>
    <w:p w14:paraId="7F02B5D3" w14:textId="2A2C7388" w:rsidR="0009338F" w:rsidRDefault="0009338F" w:rsidP="00D23D4F"/>
    <w:p w14:paraId="04CCC737" w14:textId="01F3BEE2" w:rsidR="00D23D4F" w:rsidRDefault="00D23D4F" w:rsidP="00D23D4F">
      <w:pPr>
        <w:pStyle w:val="Heading3"/>
      </w:pPr>
      <w:bookmarkStart w:id="4" w:name="_Toc510299655"/>
      <w:r>
        <w:t>Static objects segmentation using edge detection</w:t>
      </w:r>
      <w:bookmarkEnd w:id="4"/>
    </w:p>
    <w:p w14:paraId="7EEE9361" w14:textId="77777777" w:rsidR="00991998" w:rsidRPr="00991998" w:rsidRDefault="00991998" w:rsidP="00991998"/>
    <w:p w14:paraId="36838948" w14:textId="007A9A96" w:rsidR="00CF73E9" w:rsidRDefault="00F53160" w:rsidP="00991998">
      <w:pPr>
        <w:rPr>
          <w:rFonts w:eastAsia="SimSun"/>
          <w:lang w:eastAsia="zh-CN"/>
        </w:rPr>
      </w:pPr>
      <w:r w:rsidRPr="00F53160">
        <w:rPr>
          <w:rFonts w:eastAsia="SimSun"/>
          <w:lang w:eastAsia="zh-CN"/>
        </w:rPr>
        <w:t>The basic image process</w:t>
      </w:r>
      <w:r>
        <w:rPr>
          <w:rFonts w:eastAsia="SimSun"/>
          <w:lang w:eastAsia="zh-CN"/>
        </w:rPr>
        <w:t xml:space="preserve">ing technology will </w:t>
      </w:r>
      <w:r w:rsidRPr="00F53160">
        <w:rPr>
          <w:rFonts w:eastAsia="SimSun"/>
          <w:lang w:eastAsia="zh-CN"/>
        </w:rPr>
        <w:t>be</w:t>
      </w:r>
      <w:r w:rsidR="000658EA">
        <w:rPr>
          <w:rFonts w:eastAsia="SimSun"/>
          <w:lang w:eastAsia="zh-CN"/>
        </w:rPr>
        <w:t xml:space="preserve"> </w:t>
      </w:r>
      <w:r w:rsidRPr="00F53160">
        <w:rPr>
          <w:rFonts w:eastAsia="SimSun"/>
          <w:lang w:eastAsia="zh-CN"/>
        </w:rPr>
        <w:t>appli</w:t>
      </w:r>
      <w:r w:rsidR="00CA7AEC">
        <w:rPr>
          <w:rFonts w:eastAsia="SimSun"/>
          <w:lang w:eastAsia="zh-CN"/>
        </w:rPr>
        <w:t xml:space="preserve">ed in this part, for example, enhancing </w:t>
      </w:r>
      <w:r w:rsidR="00CA7AEC" w:rsidRPr="00F53160">
        <w:rPr>
          <w:rFonts w:eastAsia="SimSun"/>
          <w:lang w:eastAsia="zh-CN"/>
        </w:rPr>
        <w:t>the</w:t>
      </w:r>
      <w:r w:rsidR="00CA7AEC">
        <w:rPr>
          <w:rFonts w:eastAsia="SimSun"/>
          <w:lang w:eastAsia="zh-CN"/>
        </w:rPr>
        <w:t xml:space="preserve"> contrast of the image, m</w:t>
      </w:r>
      <w:r w:rsidR="00CA7AEC" w:rsidRPr="00F53160">
        <w:rPr>
          <w:rFonts w:eastAsia="SimSun"/>
          <w:lang w:eastAsia="zh-CN"/>
        </w:rPr>
        <w:t>odell</w:t>
      </w:r>
      <w:r w:rsidR="00CA7AEC">
        <w:rPr>
          <w:rFonts w:eastAsia="SimSun"/>
          <w:lang w:eastAsia="zh-CN"/>
        </w:rPr>
        <w:t>ing</w:t>
      </w:r>
      <w:r w:rsidRPr="00F53160">
        <w:rPr>
          <w:rFonts w:eastAsia="SimSun"/>
          <w:lang w:eastAsia="zh-CN"/>
        </w:rPr>
        <w:t xml:space="preserve"> different</w:t>
      </w:r>
      <w:r w:rsidR="00CA7AEC">
        <w:rPr>
          <w:rFonts w:eastAsia="SimSun"/>
          <w:lang w:eastAsia="zh-CN"/>
        </w:rPr>
        <w:t xml:space="preserve"> types of noise in the image, removing</w:t>
      </w:r>
      <w:r w:rsidRPr="00F53160">
        <w:rPr>
          <w:rFonts w:eastAsia="SimSun"/>
          <w:lang w:eastAsia="zh-CN"/>
        </w:rPr>
        <w:t xml:space="preserve"> noise</w:t>
      </w:r>
      <w:r w:rsidR="00CA7AEC">
        <w:rPr>
          <w:rFonts w:eastAsia="SimSun"/>
          <w:lang w:eastAsia="zh-CN"/>
        </w:rPr>
        <w:t xml:space="preserve"> from the image, edge detecting </w:t>
      </w:r>
      <w:r w:rsidRPr="00F53160">
        <w:rPr>
          <w:rFonts w:eastAsia="SimSun"/>
          <w:lang w:eastAsia="zh-CN"/>
        </w:rPr>
        <w:t>and static object segmentation.</w:t>
      </w:r>
    </w:p>
    <w:p w14:paraId="2207FB8A" w14:textId="099914D5" w:rsidR="002B75F0" w:rsidRDefault="002B75F0" w:rsidP="00D23D4F">
      <w:pPr>
        <w:rPr>
          <w:rFonts w:eastAsia="SimSun"/>
          <w:lang w:eastAsia="zh-CN"/>
        </w:rPr>
      </w:pPr>
      <w:r>
        <w:rPr>
          <w:rFonts w:eastAsia="SimSun"/>
          <w:lang w:eastAsia="zh-CN"/>
        </w:rPr>
        <w:t xml:space="preserve">There are several methods for </w:t>
      </w:r>
      <w:r w:rsidRPr="002B75F0">
        <w:rPr>
          <w:rFonts w:eastAsia="SimSun"/>
          <w:lang w:eastAsia="zh-CN"/>
        </w:rPr>
        <w:t>static objects segmentation using edge detection</w:t>
      </w:r>
      <w:r>
        <w:rPr>
          <w:rFonts w:eastAsia="SimSun"/>
          <w:lang w:eastAsia="zh-CN"/>
        </w:rPr>
        <w:t xml:space="preserve"> such as Sobel, </w:t>
      </w:r>
      <w:proofErr w:type="gramStart"/>
      <w:r>
        <w:rPr>
          <w:rFonts w:eastAsia="SimSun"/>
          <w:lang w:eastAsia="zh-CN"/>
        </w:rPr>
        <w:t>Canny  and</w:t>
      </w:r>
      <w:proofErr w:type="gramEnd"/>
      <w:r>
        <w:rPr>
          <w:rFonts w:eastAsia="SimSun"/>
          <w:lang w:eastAsia="zh-CN"/>
        </w:rPr>
        <w:t xml:space="preserve"> </w:t>
      </w:r>
      <w:proofErr w:type="spellStart"/>
      <w:r>
        <w:rPr>
          <w:rFonts w:eastAsia="SimSun"/>
          <w:lang w:eastAsia="zh-CN"/>
        </w:rPr>
        <w:t>Prewill</w:t>
      </w:r>
      <w:proofErr w:type="spellEnd"/>
      <w:r>
        <w:rPr>
          <w:rFonts w:eastAsia="SimSun"/>
          <w:lang w:eastAsia="zh-CN"/>
        </w:rPr>
        <w:t xml:space="preserve">. </w:t>
      </w:r>
    </w:p>
    <w:p w14:paraId="7B4741A7" w14:textId="77777777" w:rsidR="002A5518" w:rsidRPr="002A5518" w:rsidRDefault="002A5518" w:rsidP="002A5518">
      <w:pPr>
        <w:rPr>
          <w:rFonts w:eastAsia="SimSun"/>
          <w:lang w:eastAsia="zh-CN"/>
        </w:rPr>
      </w:pPr>
    </w:p>
    <w:p w14:paraId="71930FFF" w14:textId="13F93A6F" w:rsidR="002A5518" w:rsidRPr="0006057E" w:rsidRDefault="002A5518" w:rsidP="002D5C3B">
      <w:pPr>
        <w:rPr>
          <w:rFonts w:eastAsia="SimSun"/>
          <w:lang w:eastAsia="zh-CN"/>
        </w:rPr>
      </w:pPr>
      <w:r w:rsidRPr="002A5518">
        <w:rPr>
          <w:rFonts w:eastAsia="SimSun"/>
          <w:lang w:eastAsia="zh-CN"/>
        </w:rPr>
        <w:t>Sobel operator: Because of the weighted smoothing of the image, it has a certai</w:t>
      </w:r>
      <w:r w:rsidR="0006057E">
        <w:rPr>
          <w:rFonts w:eastAsia="SimSun"/>
          <w:lang w:eastAsia="zh-CN"/>
        </w:rPr>
        <w:t>n ability to suppress the noise. B</w:t>
      </w:r>
      <w:r w:rsidRPr="002A5518">
        <w:rPr>
          <w:rFonts w:eastAsia="SimSun"/>
          <w:lang w:eastAsia="zh-CN"/>
        </w:rPr>
        <w:t xml:space="preserve">ut it </w:t>
      </w:r>
      <w:r w:rsidR="00911824" w:rsidRPr="002A5518">
        <w:rPr>
          <w:rFonts w:eastAsia="SimSun"/>
          <w:lang w:eastAsia="zh-CN"/>
        </w:rPr>
        <w:t>can</w:t>
      </w:r>
      <w:r w:rsidR="00911824">
        <w:rPr>
          <w:rFonts w:eastAsia="SimSun"/>
          <w:lang w:eastAsia="zh-CN"/>
        </w:rPr>
        <w:t>n</w:t>
      </w:r>
      <w:r w:rsidR="00911824" w:rsidRPr="002A5518">
        <w:rPr>
          <w:rFonts w:eastAsia="SimSun"/>
          <w:lang w:eastAsia="zh-CN"/>
        </w:rPr>
        <w:t>ot</w:t>
      </w:r>
      <w:r w:rsidRPr="002A5518">
        <w:rPr>
          <w:rFonts w:eastAsia="SimSun"/>
          <w:lang w:eastAsia="zh-CN"/>
        </w:rPr>
        <w:t xml:space="preserve"> completely rule out the false edges that </w:t>
      </w:r>
      <w:r w:rsidR="0006057E">
        <w:rPr>
          <w:rFonts w:eastAsia="SimSun"/>
          <w:lang w:eastAsia="zh-CN"/>
        </w:rPr>
        <w:t>appear in the detection result.</w:t>
      </w:r>
      <w:r w:rsidR="0006057E" w:rsidRPr="0006057E">
        <w:t xml:space="preserve"> </w:t>
      </w:r>
      <w:r w:rsidR="0006057E">
        <w:t>On the other hand, there exist some disadvantages of the Sobel method that i</w:t>
      </w:r>
      <w:r w:rsidR="0006057E" w:rsidRPr="0006057E">
        <w:rPr>
          <w:rFonts w:eastAsia="SimSun"/>
          <w:lang w:eastAsia="zh-CN"/>
        </w:rPr>
        <w:t>t is sensitive to the noise</w:t>
      </w:r>
      <w:r w:rsidR="0006057E">
        <w:rPr>
          <w:rFonts w:eastAsia="SimSun"/>
          <w:lang w:eastAsia="zh-CN"/>
        </w:rPr>
        <w:t xml:space="preserve">. </w:t>
      </w:r>
      <w:r w:rsidR="0006057E" w:rsidRPr="0006057E">
        <w:rPr>
          <w:rFonts w:eastAsia="SimSun"/>
          <w:lang w:eastAsia="zh-CN"/>
        </w:rPr>
        <w:t>That is, it is sensitive to the noise. The magnitude of the edges will degrade as the level of noise present in image increases</w:t>
      </w:r>
      <w:r w:rsidR="002D5C3B">
        <w:rPr>
          <w:rFonts w:eastAsia="SimSun"/>
          <w:lang w:eastAsia="zh-CN"/>
        </w:rPr>
        <w:t xml:space="preserve"> </w:t>
      </w:r>
      <w:r w:rsidR="00DB4226">
        <w:rPr>
          <w:rFonts w:eastAsia="SimSun"/>
          <w:lang w:eastAsia="zh-CN"/>
        </w:rPr>
        <w:fldChar w:fldCharType="begin" w:fldLock="1"/>
      </w:r>
      <w:r w:rsidR="00067E4F">
        <w:rPr>
          <w:rFonts w:eastAsia="SimSun"/>
          <w:lang w:eastAsia="zh-CN"/>
        </w:rPr>
        <w:instrText>ADDIN CSL_CITATION { "citationItems" : [ { "id" : "ITEM-1", "itemData" : { "abstract" : "Executive Summary In digital image processing (DIP), edge detection is an important subject matter. There are numerous edge detection methods such as Prewitt, Kirsch, and Robert cross. Two different types of edge detectors are explored and analyzed in this paper: Sobel operator and Canny edge detector. The performance of two edge detection methods are then compared with several input images.", "author" : [ { "dropping-particle" : "", "family" : "Kim", "given" : "Daniel", "non-dropping-particle" : "", "parse-names" : false, "suffix" : "" } ], "id" : "ITEM-1", "issued" : { "date-parts" : [ [ "2013" ] ] }, "page" : "1-10", "title" : "Sobel Operator and Canny Edge Detector ECE 480 Fall 2013 Team 4", "type" : "article-journal" }, "uris" : [ "http://www.mendeley.com/documents/?uuid=aa477f89-648c-4de5-9547-946f27283024" ] } ], "mendeley" : { "formattedCitation" : "[1]", "plainTextFormattedCitation" : "[1]", "previouslyFormattedCitation" : "[1]" }, "properties" : {  }, "schema" : "https://github.com/citation-style-language/schema/raw/master/csl-citation.json" }</w:instrText>
      </w:r>
      <w:r w:rsidR="00DB4226">
        <w:rPr>
          <w:rFonts w:eastAsia="SimSun"/>
          <w:lang w:eastAsia="zh-CN"/>
        </w:rPr>
        <w:fldChar w:fldCharType="separate"/>
      </w:r>
      <w:r w:rsidR="00DB4226" w:rsidRPr="00DB4226">
        <w:rPr>
          <w:rFonts w:eastAsia="SimSun"/>
          <w:noProof/>
          <w:lang w:eastAsia="zh-CN"/>
        </w:rPr>
        <w:t>[1]</w:t>
      </w:r>
      <w:r w:rsidR="00DB4226">
        <w:rPr>
          <w:rFonts w:eastAsia="SimSun"/>
          <w:lang w:eastAsia="zh-CN"/>
        </w:rPr>
        <w:fldChar w:fldCharType="end"/>
      </w:r>
      <w:r w:rsidR="002D5C3B">
        <w:rPr>
          <w:rFonts w:eastAsia="SimSun"/>
          <w:lang w:eastAsia="zh-CN"/>
        </w:rPr>
        <w:t xml:space="preserve">. </w:t>
      </w:r>
    </w:p>
    <w:p w14:paraId="3A955F41" w14:textId="44DE5F92" w:rsidR="002A5518" w:rsidRDefault="002A5518" w:rsidP="00911824">
      <w:pPr>
        <w:rPr>
          <w:rFonts w:eastAsia="SimSun"/>
          <w:lang w:eastAsia="zh-CN"/>
        </w:rPr>
      </w:pPr>
      <w:r w:rsidRPr="002A5518">
        <w:rPr>
          <w:rFonts w:eastAsia="SimSun"/>
          <w:lang w:eastAsia="zh-CN"/>
        </w:rPr>
        <w:t xml:space="preserve">Canny operator: This operator uses a Gaussian function to smooth the image, so it has a strong ability to suppress noise. At the same time, it uses dual threshold detection and connection edges, and is better in </w:t>
      </w:r>
      <w:r w:rsidRPr="002A5518">
        <w:rPr>
          <w:rFonts w:eastAsia="SimSun"/>
          <w:lang w:eastAsia="zh-CN"/>
        </w:rPr>
        <w:lastRenderedPageBreak/>
        <w:t>multi-scale detection and directional search.</w:t>
      </w:r>
      <w:r w:rsidR="008146C8" w:rsidRPr="008146C8">
        <w:t xml:space="preserve"> </w:t>
      </w:r>
      <w:r w:rsidR="008146C8" w:rsidRPr="008146C8">
        <w:rPr>
          <w:rFonts w:eastAsia="SimSun"/>
          <w:lang w:eastAsia="zh-CN"/>
        </w:rPr>
        <w:t>The main disadvantage of Canny edge detector is that it is time consuming, due to its complex computation.</w:t>
      </w:r>
    </w:p>
    <w:p w14:paraId="2DF70E16" w14:textId="1ACE66BC" w:rsidR="008A5337" w:rsidRPr="00E33D8E" w:rsidRDefault="000E1E89" w:rsidP="00E33D8E">
      <w:pPr>
        <w:rPr>
          <w:rFonts w:eastAsia="SimSun"/>
          <w:lang w:eastAsia="zh-CN"/>
        </w:rPr>
      </w:pPr>
      <w:r>
        <w:rPr>
          <w:rFonts w:eastAsia="SimSun"/>
          <w:lang w:eastAsia="zh-CN"/>
        </w:rPr>
        <w:pict w14:anchorId="7F2F99BC">
          <v:shape id="_x0000_i1026" type="#_x0000_t75" style="width:481.55pt;height:344.45pt">
            <v:imagedata r:id="rId10" o:title="2_1_sobel"/>
          </v:shape>
        </w:pict>
      </w:r>
    </w:p>
    <w:p w14:paraId="32CBB366" w14:textId="340AEBDA" w:rsidR="008A5337" w:rsidRDefault="008A5337" w:rsidP="008A5337">
      <w:pPr>
        <w:pStyle w:val="Caption"/>
        <w:jc w:val="center"/>
        <w:rPr>
          <w:rFonts w:ascii="Arial" w:hAnsi="Arial" w:cs="Arial"/>
          <w:b/>
          <w:bCs/>
          <w:color w:val="auto"/>
          <w:sz w:val="22"/>
          <w:szCs w:val="22"/>
        </w:rPr>
      </w:pPr>
      <w:r w:rsidRPr="005F67C6">
        <w:rPr>
          <w:rFonts w:ascii="Arial" w:hAnsi="Arial" w:cs="Arial"/>
          <w:b/>
          <w:bCs/>
          <w:color w:val="auto"/>
          <w:sz w:val="22"/>
          <w:szCs w:val="22"/>
        </w:rPr>
        <w:t xml:space="preserve">Figure </w:t>
      </w:r>
      <w:r w:rsidR="00936C96">
        <w:rPr>
          <w:rFonts w:ascii="Arial" w:hAnsi="Arial" w:cs="Arial"/>
          <w:b/>
          <w:bCs/>
          <w:color w:val="auto"/>
          <w:sz w:val="22"/>
          <w:szCs w:val="22"/>
        </w:rPr>
        <w:fldChar w:fldCharType="begin"/>
      </w:r>
      <w:r w:rsidR="00936C96">
        <w:rPr>
          <w:rFonts w:ascii="Arial" w:hAnsi="Arial" w:cs="Arial"/>
          <w:b/>
          <w:bCs/>
          <w:color w:val="auto"/>
          <w:sz w:val="22"/>
          <w:szCs w:val="22"/>
        </w:rPr>
        <w:instrText xml:space="preserve"> SEQ Figure \* ARABIC </w:instrText>
      </w:r>
      <w:r w:rsidR="00936C96">
        <w:rPr>
          <w:rFonts w:ascii="Arial" w:hAnsi="Arial" w:cs="Arial"/>
          <w:b/>
          <w:bCs/>
          <w:color w:val="auto"/>
          <w:sz w:val="22"/>
          <w:szCs w:val="22"/>
        </w:rPr>
        <w:fldChar w:fldCharType="separate"/>
      </w:r>
      <w:r w:rsidR="00CD0F5A">
        <w:rPr>
          <w:rFonts w:ascii="Arial" w:hAnsi="Arial" w:cs="Arial"/>
          <w:b/>
          <w:bCs/>
          <w:noProof/>
          <w:color w:val="auto"/>
          <w:sz w:val="22"/>
          <w:szCs w:val="22"/>
        </w:rPr>
        <w:t>3</w:t>
      </w:r>
      <w:r w:rsidR="00936C96">
        <w:rPr>
          <w:rFonts w:ascii="Arial" w:hAnsi="Arial" w:cs="Arial"/>
          <w:b/>
          <w:bCs/>
          <w:color w:val="auto"/>
          <w:sz w:val="22"/>
          <w:szCs w:val="22"/>
        </w:rPr>
        <w:fldChar w:fldCharType="end"/>
      </w:r>
      <w:r w:rsidRPr="005F67C6">
        <w:rPr>
          <w:rFonts w:ascii="Arial" w:hAnsi="Arial" w:cs="Arial"/>
          <w:b/>
          <w:bCs/>
          <w:color w:val="auto"/>
          <w:sz w:val="22"/>
          <w:szCs w:val="22"/>
        </w:rPr>
        <w:t xml:space="preserve"> Edge detection with function sable</w:t>
      </w:r>
    </w:p>
    <w:p w14:paraId="3B621A20" w14:textId="29263226" w:rsidR="00C31931" w:rsidRDefault="00C31931" w:rsidP="00C31931"/>
    <w:p w14:paraId="30FBF0E8" w14:textId="12A2A72F" w:rsidR="001C6693" w:rsidRDefault="00C31931" w:rsidP="00E33D8E">
      <w:r>
        <w:lastRenderedPageBreak/>
        <w:t>Edge detection with function canny.</w:t>
      </w:r>
      <w:r w:rsidR="000E1E89">
        <w:pict w14:anchorId="76B53C0D">
          <v:shape id="_x0000_i1027" type="#_x0000_t75" style="width:481.55pt;height:329.45pt">
            <v:imagedata r:id="rId11" o:title="2_1_canny"/>
          </v:shape>
        </w:pict>
      </w:r>
    </w:p>
    <w:p w14:paraId="01D144D7" w14:textId="52FF80C6" w:rsidR="00C31931" w:rsidRDefault="001C6693" w:rsidP="001C6693">
      <w:pPr>
        <w:pStyle w:val="Caption"/>
      </w:pPr>
      <w:r>
        <w:t xml:space="preserve">Figure </w:t>
      </w:r>
      <w:r w:rsidR="00632ED4">
        <w:fldChar w:fldCharType="begin"/>
      </w:r>
      <w:r w:rsidR="00632ED4">
        <w:instrText xml:space="preserve"> SEQ Figure \* ARABIC </w:instrText>
      </w:r>
      <w:r w:rsidR="00632ED4">
        <w:fldChar w:fldCharType="separate"/>
      </w:r>
      <w:r w:rsidR="00CD0F5A">
        <w:rPr>
          <w:noProof/>
        </w:rPr>
        <w:t>4</w:t>
      </w:r>
      <w:r w:rsidR="00632ED4">
        <w:rPr>
          <w:noProof/>
        </w:rPr>
        <w:fldChar w:fldCharType="end"/>
      </w:r>
      <w:r>
        <w:t xml:space="preserve"> </w:t>
      </w:r>
      <w:r w:rsidRPr="00E14A2F">
        <w:t>Edge detection with function canny.</w:t>
      </w:r>
    </w:p>
    <w:p w14:paraId="3605DA12" w14:textId="25174DD1" w:rsidR="00463B26" w:rsidRDefault="00463B26" w:rsidP="00C03FD1"/>
    <w:p w14:paraId="7BEA544F" w14:textId="7ECE0623" w:rsidR="00463B26" w:rsidRDefault="00463B26" w:rsidP="00463B26">
      <w:r>
        <w:t xml:space="preserve">Edge detection with function </w:t>
      </w:r>
      <w:proofErr w:type="spellStart"/>
      <w:r>
        <w:t>prewitt</w:t>
      </w:r>
      <w:proofErr w:type="spellEnd"/>
      <w:r>
        <w:t>.</w:t>
      </w:r>
    </w:p>
    <w:p w14:paraId="40CE70BD" w14:textId="6F75E4A0" w:rsidR="001706B9" w:rsidRDefault="001706B9" w:rsidP="00463B26"/>
    <w:p w14:paraId="18D0B275" w14:textId="4EDDDC77" w:rsidR="001706B9" w:rsidRDefault="001706B9" w:rsidP="00463B26"/>
    <w:p w14:paraId="43EB8AE5" w14:textId="47B5A858" w:rsidR="000450EA" w:rsidRDefault="00991998" w:rsidP="000450EA">
      <w:pPr>
        <w:keepNext/>
        <w:jc w:val="center"/>
      </w:pPr>
      <w:r>
        <w:rPr>
          <w:noProof/>
          <w:lang w:eastAsia="zh-CN"/>
        </w:rPr>
        <w:lastRenderedPageBreak/>
        <w:drawing>
          <wp:inline distT="0" distB="0" distL="0" distR="0" wp14:anchorId="1F081E66" wp14:editId="180277B0">
            <wp:extent cx="6120130" cy="4251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4251325"/>
                    </a:xfrm>
                    <a:prstGeom prst="rect">
                      <a:avLst/>
                    </a:prstGeom>
                  </pic:spPr>
                </pic:pic>
              </a:graphicData>
            </a:graphic>
          </wp:inline>
        </w:drawing>
      </w:r>
    </w:p>
    <w:p w14:paraId="23FF31E2" w14:textId="27B23922" w:rsidR="007212C2" w:rsidRDefault="00463B26" w:rsidP="007212C2">
      <w:pPr>
        <w:pStyle w:val="Caption"/>
        <w:jc w:val="center"/>
      </w:pPr>
      <w:r>
        <w:t xml:space="preserve">Figure </w:t>
      </w:r>
      <w:r w:rsidR="00632ED4">
        <w:fldChar w:fldCharType="begin"/>
      </w:r>
      <w:r w:rsidR="00632ED4">
        <w:instrText xml:space="preserve"> SEQ Figure \* ARABIC </w:instrText>
      </w:r>
      <w:r w:rsidR="00632ED4">
        <w:fldChar w:fldCharType="separate"/>
      </w:r>
      <w:r w:rsidR="00CD0F5A">
        <w:rPr>
          <w:noProof/>
        </w:rPr>
        <w:t>5</w:t>
      </w:r>
      <w:r w:rsidR="00632ED4">
        <w:rPr>
          <w:noProof/>
        </w:rPr>
        <w:fldChar w:fldCharType="end"/>
      </w:r>
      <w:r>
        <w:t xml:space="preserve"> Prewitt</w:t>
      </w:r>
    </w:p>
    <w:p w14:paraId="231ACD0A" w14:textId="51E256FE" w:rsidR="000450EA" w:rsidRPr="000450EA" w:rsidRDefault="000450EA" w:rsidP="000450EA"/>
    <w:tbl>
      <w:tblPr>
        <w:tblStyle w:val="GridTable6Colorful"/>
        <w:tblW w:w="10399" w:type="dxa"/>
        <w:tblLook w:val="04A0" w:firstRow="1" w:lastRow="0" w:firstColumn="1" w:lastColumn="0" w:noHBand="0" w:noVBand="1"/>
      </w:tblPr>
      <w:tblGrid>
        <w:gridCol w:w="3466"/>
        <w:gridCol w:w="3466"/>
        <w:gridCol w:w="3467"/>
      </w:tblGrid>
      <w:tr w:rsidR="0064545A" w14:paraId="00FC8EA5" w14:textId="77777777" w:rsidTr="000450EA">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466" w:type="dxa"/>
          </w:tcPr>
          <w:p w14:paraId="2EFAFC3D" w14:textId="556FEF31" w:rsidR="0064545A" w:rsidRDefault="0064545A" w:rsidP="0064545A">
            <w:r>
              <w:t>Operator</w:t>
            </w:r>
          </w:p>
        </w:tc>
        <w:tc>
          <w:tcPr>
            <w:tcW w:w="3466" w:type="dxa"/>
          </w:tcPr>
          <w:p w14:paraId="6DAB79D0" w14:textId="5EA0FAE6" w:rsidR="0064545A" w:rsidRDefault="0064545A" w:rsidP="0064545A">
            <w:pPr>
              <w:cnfStyle w:val="100000000000" w:firstRow="1" w:lastRow="0" w:firstColumn="0" w:lastColumn="0" w:oddVBand="0" w:evenVBand="0" w:oddHBand="0" w:evenHBand="0" w:firstRowFirstColumn="0" w:firstRowLastColumn="0" w:lastRowFirstColumn="0" w:lastRowLastColumn="0"/>
            </w:pPr>
            <w:r>
              <w:t>Strengths</w:t>
            </w:r>
          </w:p>
        </w:tc>
        <w:tc>
          <w:tcPr>
            <w:tcW w:w="3467" w:type="dxa"/>
          </w:tcPr>
          <w:p w14:paraId="666D0F9B" w14:textId="09D40C1E" w:rsidR="0064545A" w:rsidRDefault="0064545A" w:rsidP="0064545A">
            <w:pPr>
              <w:cnfStyle w:val="100000000000" w:firstRow="1" w:lastRow="0" w:firstColumn="0" w:lastColumn="0" w:oddVBand="0" w:evenVBand="0" w:oddHBand="0" w:evenHBand="0" w:firstRowFirstColumn="0" w:firstRowLastColumn="0" w:lastRowFirstColumn="0" w:lastRowLastColumn="0"/>
            </w:pPr>
            <w:r>
              <w:t xml:space="preserve">Weaknesses </w:t>
            </w:r>
          </w:p>
        </w:tc>
      </w:tr>
      <w:tr w:rsidR="0064545A" w14:paraId="29309B94" w14:textId="77777777" w:rsidTr="000450E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466" w:type="dxa"/>
          </w:tcPr>
          <w:p w14:paraId="73F9018B" w14:textId="5C930CA4" w:rsidR="0064545A" w:rsidRDefault="0064545A" w:rsidP="00E33D8E">
            <w:r>
              <w:t xml:space="preserve">Sobel </w:t>
            </w:r>
          </w:p>
        </w:tc>
        <w:tc>
          <w:tcPr>
            <w:tcW w:w="3466" w:type="dxa"/>
          </w:tcPr>
          <w:p w14:paraId="32BD14C7" w14:textId="5AFFA623" w:rsidR="0064545A" w:rsidRDefault="00E33D8E" w:rsidP="00E33D8E">
            <w:pPr>
              <w:pStyle w:val="NormalWeb"/>
              <w:ind w:left="480" w:hanging="480"/>
              <w:cnfStyle w:val="000000100000" w:firstRow="0" w:lastRow="0" w:firstColumn="0" w:lastColumn="0" w:oddVBand="0" w:evenVBand="0" w:oddHBand="1" w:evenHBand="0" w:firstRowFirstColumn="0" w:firstRowLastColumn="0" w:lastRowFirstColumn="0" w:lastRowLastColumn="0"/>
            </w:pPr>
            <w:r>
              <w:t xml:space="preserve">Simple. Detects edges and their </w:t>
            </w:r>
            <w:r w:rsidR="0064545A">
              <w:t xml:space="preserve">orientation </w:t>
            </w:r>
          </w:p>
        </w:tc>
        <w:tc>
          <w:tcPr>
            <w:tcW w:w="3467" w:type="dxa"/>
          </w:tcPr>
          <w:p w14:paraId="1AD2EF3C" w14:textId="3A8C751C" w:rsidR="0064545A" w:rsidRDefault="0064545A" w:rsidP="0064545A">
            <w:pPr>
              <w:cnfStyle w:val="000000100000" w:firstRow="0" w:lastRow="0" w:firstColumn="0" w:lastColumn="0" w:oddVBand="0" w:evenVBand="0" w:oddHBand="1" w:evenHBand="0" w:firstRowFirstColumn="0" w:firstRowLastColumn="0" w:lastRowFirstColumn="0" w:lastRowLastColumn="0"/>
            </w:pPr>
            <w:r>
              <w:t>Inaccurate and sensitive to noise</w:t>
            </w:r>
          </w:p>
        </w:tc>
      </w:tr>
      <w:tr w:rsidR="0064545A" w14:paraId="0F4E199B" w14:textId="77777777" w:rsidTr="000450EA">
        <w:trPr>
          <w:trHeight w:val="1192"/>
        </w:trPr>
        <w:tc>
          <w:tcPr>
            <w:cnfStyle w:val="001000000000" w:firstRow="0" w:lastRow="0" w:firstColumn="1" w:lastColumn="0" w:oddVBand="0" w:evenVBand="0" w:oddHBand="0" w:evenHBand="0" w:firstRowFirstColumn="0" w:firstRowLastColumn="0" w:lastRowFirstColumn="0" w:lastRowLastColumn="0"/>
            <w:tcW w:w="3466" w:type="dxa"/>
          </w:tcPr>
          <w:p w14:paraId="48CD3AE2" w14:textId="6E9FD14F" w:rsidR="0064545A" w:rsidRDefault="0064545A" w:rsidP="0064545A">
            <w:r>
              <w:t>Canny</w:t>
            </w:r>
          </w:p>
        </w:tc>
        <w:tc>
          <w:tcPr>
            <w:tcW w:w="3466" w:type="dxa"/>
          </w:tcPr>
          <w:p w14:paraId="0458B9D6" w14:textId="67AC13DB" w:rsidR="0064545A" w:rsidRDefault="0064545A" w:rsidP="0064545A">
            <w:pPr>
              <w:cnfStyle w:val="000000000000" w:firstRow="0" w:lastRow="0" w:firstColumn="0" w:lastColumn="0" w:oddVBand="0" w:evenVBand="0" w:oddHBand="0" w:evenHBand="0" w:firstRowFirstColumn="0" w:firstRowLastColumn="0" w:lastRowFirstColumn="0" w:lastRowLastColumn="0"/>
            </w:pPr>
            <w:r>
              <w:t>Smoothing effect to remove noise. Good localization and response. Enhances signal to noise ratio. Immune to noisy environment.</w:t>
            </w:r>
          </w:p>
        </w:tc>
        <w:tc>
          <w:tcPr>
            <w:tcW w:w="3467" w:type="dxa"/>
          </w:tcPr>
          <w:p w14:paraId="5ADDF007" w14:textId="7786A1F1" w:rsidR="0064545A" w:rsidRDefault="0064545A" w:rsidP="0064545A">
            <w:pPr>
              <w:cnfStyle w:val="000000000000" w:firstRow="0" w:lastRow="0" w:firstColumn="0" w:lastColumn="0" w:oddVBand="0" w:evenVBand="0" w:oddHBand="0" w:evenHBand="0" w:firstRowFirstColumn="0" w:firstRowLastColumn="0" w:lastRowFirstColumn="0" w:lastRowLastColumn="0"/>
            </w:pPr>
            <w:r w:rsidRPr="0064545A">
              <w:t>Difficult to implement to reach real time response. Time consuming.</w:t>
            </w:r>
          </w:p>
        </w:tc>
      </w:tr>
      <w:tr w:rsidR="0064545A" w14:paraId="6FE93F81" w14:textId="77777777" w:rsidTr="000450EA">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466" w:type="dxa"/>
          </w:tcPr>
          <w:p w14:paraId="395E093A" w14:textId="765A3950" w:rsidR="0064545A" w:rsidRDefault="0064545A" w:rsidP="0064545A">
            <w:r>
              <w:t>Prewitt</w:t>
            </w:r>
          </w:p>
        </w:tc>
        <w:tc>
          <w:tcPr>
            <w:tcW w:w="3466" w:type="dxa"/>
          </w:tcPr>
          <w:p w14:paraId="6794D59A" w14:textId="77777777" w:rsidR="0064545A" w:rsidRDefault="0064545A" w:rsidP="0064545A">
            <w:pPr>
              <w:cnfStyle w:val="000000100000" w:firstRow="0" w:lastRow="0" w:firstColumn="0" w:lastColumn="0" w:oddVBand="0" w:evenVBand="0" w:oddHBand="1" w:evenHBand="0" w:firstRowFirstColumn="0" w:firstRowLastColumn="0" w:lastRowFirstColumn="0" w:lastRowLastColumn="0"/>
            </w:pPr>
          </w:p>
        </w:tc>
        <w:tc>
          <w:tcPr>
            <w:tcW w:w="3467" w:type="dxa"/>
          </w:tcPr>
          <w:p w14:paraId="53D3657D" w14:textId="77777777" w:rsidR="0064545A" w:rsidRPr="0064545A" w:rsidRDefault="0064545A" w:rsidP="007212C2">
            <w:pPr>
              <w:keepNext/>
              <w:cnfStyle w:val="000000100000" w:firstRow="0" w:lastRow="0" w:firstColumn="0" w:lastColumn="0" w:oddVBand="0" w:evenVBand="0" w:oddHBand="1" w:evenHBand="0" w:firstRowFirstColumn="0" w:firstRowLastColumn="0" w:lastRowFirstColumn="0" w:lastRowLastColumn="0"/>
            </w:pPr>
          </w:p>
        </w:tc>
      </w:tr>
    </w:tbl>
    <w:p w14:paraId="2BE20B3E" w14:textId="0B6F4C09" w:rsidR="0064545A" w:rsidRPr="0064545A" w:rsidRDefault="007212C2" w:rsidP="007212C2">
      <w:pPr>
        <w:pStyle w:val="Caption"/>
      </w:pPr>
      <w:r>
        <w:t xml:space="preserve">Table </w:t>
      </w:r>
      <w:r w:rsidR="00632ED4">
        <w:fldChar w:fldCharType="begin"/>
      </w:r>
      <w:r w:rsidR="00632ED4">
        <w:instrText xml:space="preserve"> SEQ Table \* ARABIC </w:instrText>
      </w:r>
      <w:r w:rsidR="00632ED4">
        <w:fldChar w:fldCharType="separate"/>
      </w:r>
      <w:r>
        <w:rPr>
          <w:noProof/>
        </w:rPr>
        <w:t>2</w:t>
      </w:r>
      <w:r w:rsidR="00632ED4">
        <w:rPr>
          <w:noProof/>
        </w:rPr>
        <w:fldChar w:fldCharType="end"/>
      </w:r>
      <w:r w:rsidRPr="007212C2">
        <w:t xml:space="preserve">  Compares strengths and weaknesses of detectors</w:t>
      </w:r>
    </w:p>
    <w:p w14:paraId="793351AF" w14:textId="77777777" w:rsidR="00D23D4F" w:rsidRDefault="00D23D4F" w:rsidP="00D23D4F">
      <w:pPr>
        <w:pStyle w:val="Heading3"/>
      </w:pPr>
      <w:bookmarkStart w:id="5" w:name="_Toc510299656"/>
      <w:r>
        <w:t>Basic image processing techniques for decision making</w:t>
      </w:r>
      <w:bookmarkEnd w:id="5"/>
    </w:p>
    <w:p w14:paraId="2DD90D06" w14:textId="0C1AB8CE" w:rsidR="003B6000" w:rsidRDefault="004D0EAA" w:rsidP="003B6000">
      <w:r w:rsidRPr="004D0EAA">
        <w:t>Convert all given images in binary format</w:t>
      </w:r>
    </w:p>
    <w:p w14:paraId="78305EB2" w14:textId="773BDCF0" w:rsidR="00D40918" w:rsidRDefault="00D40918" w:rsidP="001338F3">
      <w:r>
        <w:t>IM2BW produces binary images from indexed, intensity, or RGB images. To do this, it converts the input image to grayscale format (if it is not already</w:t>
      </w:r>
      <w:r w:rsidR="001338F3">
        <w:t xml:space="preserve"> </w:t>
      </w:r>
      <w:r>
        <w:t>an intensity image), and then converts this grayscale image to binary by</w:t>
      </w:r>
      <w:r w:rsidR="001338F3">
        <w:t xml:space="preserve"> </w:t>
      </w:r>
      <w:proofErr w:type="spellStart"/>
      <w:r>
        <w:t>thresholding</w:t>
      </w:r>
      <w:proofErr w:type="spellEnd"/>
      <w:r>
        <w:t>. The output binary image BW has values of 1 (white) for all</w:t>
      </w:r>
      <w:r w:rsidR="001338F3">
        <w:t xml:space="preserve"> </w:t>
      </w:r>
      <w:r>
        <w:t>pixels in the input image with luminance greater than LEVEL and 0 (black)</w:t>
      </w:r>
      <w:r w:rsidR="001338F3">
        <w:t xml:space="preserve"> </w:t>
      </w:r>
      <w:r>
        <w:t>for all other pixels. (Note that you specify LEVEL in the range [0,1], regardless o</w:t>
      </w:r>
      <w:r w:rsidR="001338F3">
        <w:t>f the class of the input image.</w:t>
      </w:r>
    </w:p>
    <w:p w14:paraId="7FD11134" w14:textId="0B973D05" w:rsidR="00D40918" w:rsidRDefault="00D40918" w:rsidP="00D40918">
      <w:r>
        <w:t>The input image can be uint8, uint16, single, int16, or double and it must be no sparse. The output image BW is logical. I and X must be 2-D.RGB images are M-by-N-by-3.</w:t>
      </w:r>
    </w:p>
    <w:p w14:paraId="75DA2A45" w14:textId="5D7F63AE" w:rsidR="00D40918" w:rsidRDefault="000E1E89" w:rsidP="00C75254">
      <w:pPr>
        <w:jc w:val="center"/>
      </w:pPr>
      <w:r>
        <w:lastRenderedPageBreak/>
        <w:pict w14:anchorId="052B68FE">
          <v:shape id="_x0000_i1028" type="#_x0000_t75" style="width:373.8pt;height:311.05pt">
            <v:imagedata r:id="rId13" o:title="lab3_1_threshold"/>
          </v:shape>
        </w:pict>
      </w:r>
    </w:p>
    <w:p w14:paraId="55B7E306" w14:textId="31DCA348" w:rsidR="004D0EAA" w:rsidRDefault="00BB5642" w:rsidP="00C75254">
      <w:pPr>
        <w:pStyle w:val="Caption"/>
        <w:jc w:val="center"/>
      </w:pPr>
      <w:r>
        <w:t xml:space="preserve">Figure </w:t>
      </w:r>
      <w:r w:rsidR="00632ED4">
        <w:fldChar w:fldCharType="begin"/>
      </w:r>
      <w:r w:rsidR="00632ED4">
        <w:instrText xml:space="preserve"> SEQ Figure \* ARABIC </w:instrText>
      </w:r>
      <w:r w:rsidR="00632ED4">
        <w:fldChar w:fldCharType="separate"/>
      </w:r>
      <w:r w:rsidR="00CD0F5A">
        <w:rPr>
          <w:noProof/>
        </w:rPr>
        <w:t>6</w:t>
      </w:r>
      <w:r w:rsidR="00632ED4">
        <w:rPr>
          <w:noProof/>
        </w:rPr>
        <w:fldChar w:fldCharType="end"/>
      </w:r>
      <w:r w:rsidR="00BF7990">
        <w:t xml:space="preserve"> Image </w:t>
      </w:r>
      <w:proofErr w:type="spellStart"/>
      <w:r w:rsidR="00BF7990">
        <w:t>binarisation</w:t>
      </w:r>
      <w:proofErr w:type="spellEnd"/>
      <w:r w:rsidR="00BF7990">
        <w:t xml:space="preserve"> with different threshold</w:t>
      </w:r>
    </w:p>
    <w:p w14:paraId="1CF1F847" w14:textId="329535EE" w:rsidR="00C75254" w:rsidRPr="00C75254" w:rsidRDefault="00C75254" w:rsidP="00377B28">
      <w:r>
        <w:t xml:space="preserve">Figure 6 indicate the results of different threshold value’s affection in image </w:t>
      </w:r>
      <w:proofErr w:type="spellStart"/>
      <w:r>
        <w:t>binarisation</w:t>
      </w:r>
      <w:proofErr w:type="spellEnd"/>
      <w:r>
        <w:t xml:space="preserve">. When the </w:t>
      </w:r>
      <w:r w:rsidR="000E5A10">
        <w:t>threshold value</w:t>
      </w:r>
      <w:r>
        <w:t xml:space="preserve"> is set to 0.01, more than one thousand objects are found. It is far more than the objects in the original RGB image. </w:t>
      </w:r>
      <w:r w:rsidR="00377B28">
        <w:t>When the</w:t>
      </w:r>
      <w:r>
        <w:t xml:space="preserve"> threshold </w:t>
      </w:r>
      <w:r w:rsidR="00377B28">
        <w:t xml:space="preserve">value </w:t>
      </w:r>
      <w:r>
        <w:t xml:space="preserve">was slightly turn to 0.05, the </w:t>
      </w:r>
      <w:r w:rsidR="00377B28">
        <w:t>corresponded thirty-</w:t>
      </w:r>
      <w:r w:rsidR="000E5A10">
        <w:t>one objects</w:t>
      </w:r>
      <w:r w:rsidR="00377B28">
        <w:t xml:space="preserve"> were found in </w:t>
      </w:r>
      <w:proofErr w:type="spellStart"/>
      <w:r w:rsidR="00377B28">
        <w:t>binarised</w:t>
      </w:r>
      <w:proofErr w:type="spellEnd"/>
      <w:r w:rsidR="00377B28">
        <w:t xml:space="preserve"> image. With the threshold value was continued turning to ten times more than last value, the red arrow on the top-right was disappeared. After refine the parameter, threshold was set to 0.5 in order to represent all the thirty-one objects in image.</w:t>
      </w:r>
    </w:p>
    <w:p w14:paraId="41887109" w14:textId="444A2893" w:rsidR="00716453" w:rsidRDefault="00716453" w:rsidP="00D40918">
      <w:pPr>
        <w:keepNext/>
      </w:pPr>
    </w:p>
    <w:p w14:paraId="06D72AFD" w14:textId="4678EA4C" w:rsidR="00716453" w:rsidRPr="00BB6BFC" w:rsidRDefault="00BB6BFC" w:rsidP="00BB6BFC">
      <w:pPr>
        <w:keepNext/>
        <w:rPr>
          <w:color w:val="0000CC"/>
        </w:rPr>
      </w:pPr>
      <w:r>
        <w:rPr>
          <w:color w:val="0000CC"/>
        </w:rPr>
        <w:t xml:space="preserve">Function </w:t>
      </w:r>
      <w:proofErr w:type="spellStart"/>
      <w:r>
        <w:rPr>
          <w:color w:val="0000CC"/>
        </w:rPr>
        <w:t>arrow_finder</w:t>
      </w:r>
      <w:proofErr w:type="spellEnd"/>
      <w:r>
        <w:rPr>
          <w:color w:val="0000CC"/>
        </w:rPr>
        <w:t xml:space="preserve"> -----</w:t>
      </w:r>
      <w:r w:rsidR="0052322A" w:rsidRPr="00BB6BFC">
        <w:rPr>
          <w:color w:val="0000CC"/>
        </w:rPr>
        <w:t>Arrow/Non-arrow detection</w:t>
      </w:r>
      <w:r>
        <w:rPr>
          <w:color w:val="0000CC"/>
        </w:rPr>
        <w:t xml:space="preserve"> </w:t>
      </w:r>
    </w:p>
    <w:p w14:paraId="16BE1B62" w14:textId="015C026A" w:rsidR="00301BA0" w:rsidRDefault="001112A8" w:rsidP="002F0F0A">
      <w:pPr>
        <w:keepNext/>
        <w:jc w:val="both"/>
        <w:rPr>
          <w:rFonts w:ascii="Courier New" w:hAnsi="Courier New" w:cs="Courier New"/>
          <w:color w:val="000000"/>
          <w:sz w:val="20"/>
          <w:szCs w:val="20"/>
        </w:rPr>
      </w:pPr>
      <w:r>
        <w:t>As it is done in last part, bounding box were founded by using the function</w:t>
      </w:r>
      <w:r w:rsidRPr="001112A8">
        <w:rPr>
          <w:b/>
          <w:bCs/>
        </w:rPr>
        <w:t xml:space="preserve"> </w:t>
      </w:r>
      <w:proofErr w:type="spellStart"/>
      <w:r w:rsidRPr="001112A8">
        <w:rPr>
          <w:b/>
          <w:bCs/>
        </w:rPr>
        <w:t>bwlabel</w:t>
      </w:r>
      <w:proofErr w:type="spellEnd"/>
      <w:r>
        <w:t xml:space="preserve"> and </w:t>
      </w:r>
      <w:proofErr w:type="spellStart"/>
      <w:r w:rsidRPr="001112A8">
        <w:rPr>
          <w:b/>
          <w:bCs/>
        </w:rPr>
        <w:t>regonprops</w:t>
      </w:r>
      <w:proofErr w:type="spellEnd"/>
      <w:r w:rsidR="002F0F0A">
        <w:rPr>
          <w:b/>
          <w:bCs/>
        </w:rPr>
        <w:t xml:space="preserve">. </w:t>
      </w:r>
      <w:r w:rsidRPr="001112A8">
        <w:t xml:space="preserve">Function </w:t>
      </w:r>
      <w:proofErr w:type="spellStart"/>
      <w:r>
        <w:rPr>
          <w:b/>
          <w:bCs/>
        </w:rPr>
        <w:t>regionprops</w:t>
      </w:r>
      <w:proofErr w:type="spellEnd"/>
      <w:r>
        <w:rPr>
          <w:b/>
          <w:bCs/>
        </w:rPr>
        <w:t xml:space="preserve"> </w:t>
      </w:r>
      <w:r w:rsidR="00444E78">
        <w:t xml:space="preserve">is used to measure the properties of the specified area. After implementing this function, variable </w:t>
      </w:r>
      <w:r w:rsidR="00444E78" w:rsidRPr="00301BA0">
        <w:rPr>
          <w:b/>
          <w:bCs/>
        </w:rPr>
        <w:t>props</w:t>
      </w:r>
      <w:r w:rsidR="00AD51F6">
        <w:t xml:space="preserve"> </w:t>
      </w:r>
      <w:proofErr w:type="gramStart"/>
      <w:r w:rsidR="00301BA0">
        <w:t>is</w:t>
      </w:r>
      <w:proofErr w:type="gramEnd"/>
      <w:r w:rsidR="00AD51F6">
        <w:t xml:space="preserve"> generated. Its data type is structure with three fields, Area, Centroid and </w:t>
      </w:r>
      <w:proofErr w:type="spellStart"/>
      <w:r w:rsidR="00AD51F6">
        <w:t>BoundingBox</w:t>
      </w:r>
      <w:proofErr w:type="spellEnd"/>
      <w:r w:rsidR="00AD51F6">
        <w:t>.</w:t>
      </w:r>
      <w:r w:rsidR="00401545">
        <w:t xml:space="preserve"> In filed, it will </w:t>
      </w:r>
      <w:r w:rsidR="00301BA0">
        <w:t>r</w:t>
      </w:r>
      <w:r w:rsidR="00301BA0" w:rsidRPr="00301BA0">
        <w:t>eturn</w:t>
      </w:r>
      <w:r w:rsidR="00401545" w:rsidRPr="00301BA0">
        <w:t xml:space="preserve"> a scalar that specifies the actual number of pixels in the region</w:t>
      </w:r>
      <w:r w:rsidR="00401545">
        <w:rPr>
          <w:rFonts w:ascii="Arial" w:hAnsi="Arial" w:cs="Arial"/>
          <w:color w:val="404040"/>
          <w:sz w:val="18"/>
          <w:szCs w:val="18"/>
          <w:shd w:val="clear" w:color="auto" w:fill="FFFFFF"/>
        </w:rPr>
        <w:t xml:space="preserve">. </w:t>
      </w:r>
      <w:r w:rsidR="00301BA0">
        <w:t>According to this</w:t>
      </w:r>
      <w:r w:rsidR="00401545">
        <w:t xml:space="preserve">, it can be summarised that the </w:t>
      </w:r>
      <w:r w:rsidR="00301BA0">
        <w:t xml:space="preserve">all the arrows have the identified character which is less than 1700.This value is used to distinguish arrow and non-arrow objects in function </w:t>
      </w:r>
      <w:proofErr w:type="spellStart"/>
      <w:r w:rsidR="00301BA0">
        <w:rPr>
          <w:rFonts w:ascii="Courier New" w:hAnsi="Courier New" w:cs="Courier New"/>
          <w:color w:val="000000"/>
          <w:sz w:val="20"/>
          <w:szCs w:val="20"/>
        </w:rPr>
        <w:t>arrow_finder.m</w:t>
      </w:r>
      <w:proofErr w:type="spellEnd"/>
      <w:r w:rsidR="00301BA0">
        <w:rPr>
          <w:rFonts w:ascii="Courier New" w:hAnsi="Courier New" w:cs="Courier New"/>
          <w:color w:val="000000"/>
          <w:sz w:val="20"/>
          <w:szCs w:val="20"/>
        </w:rPr>
        <w:t>.</w:t>
      </w:r>
    </w:p>
    <w:p w14:paraId="098F9FD0" w14:textId="753FE196" w:rsidR="00BB6BFC" w:rsidRDefault="00BB6BFC" w:rsidP="00BB6BFC">
      <w:pPr>
        <w:autoSpaceDE w:val="0"/>
        <w:autoSpaceDN w:val="0"/>
        <w:adjustRightInd w:val="0"/>
        <w:spacing w:after="0" w:line="240" w:lineRule="auto"/>
        <w:rPr>
          <w:rFonts w:ascii="Courier New" w:hAnsi="Courier New" w:cs="Courier New"/>
          <w:color w:val="0000CC"/>
          <w:sz w:val="20"/>
          <w:szCs w:val="20"/>
        </w:rPr>
      </w:pPr>
      <w:r w:rsidRPr="00BB6BFC">
        <w:rPr>
          <w:rFonts w:ascii="Courier New" w:hAnsi="Courier New" w:cs="Courier New"/>
          <w:color w:val="0000CC"/>
          <w:sz w:val="20"/>
          <w:szCs w:val="20"/>
        </w:rPr>
        <w:t xml:space="preserve">Function </w:t>
      </w:r>
      <w:proofErr w:type="spellStart"/>
      <w:r w:rsidRPr="00BB6BFC">
        <w:rPr>
          <w:rFonts w:ascii="Courier New" w:hAnsi="Courier New" w:cs="Courier New"/>
          <w:color w:val="0000CC"/>
          <w:sz w:val="20"/>
          <w:szCs w:val="20"/>
        </w:rPr>
        <w:t>next_object_finder</w:t>
      </w:r>
      <w:proofErr w:type="spellEnd"/>
    </w:p>
    <w:p w14:paraId="2EBE3E11" w14:textId="18D9EAD8" w:rsidR="00BB6BFC" w:rsidRDefault="00BF3043" w:rsidP="00BB6BFC">
      <w:pPr>
        <w:autoSpaceDE w:val="0"/>
        <w:autoSpaceDN w:val="0"/>
        <w:adjustRightInd w:val="0"/>
        <w:spacing w:after="0" w:line="240" w:lineRule="auto"/>
      </w:pPr>
      <w:r w:rsidRPr="00BF3043">
        <w:t>After finding the red arrow, treasure finding path is initialised.</w:t>
      </w:r>
      <w:r w:rsidR="00F07655">
        <w:t xml:space="preserve"> To find the treasure in image, following steps are implemented for setting up the algorithm.</w:t>
      </w:r>
    </w:p>
    <w:p w14:paraId="7B1312E4" w14:textId="1AD57B47" w:rsidR="00F07655" w:rsidRDefault="00F07655" w:rsidP="00BB6BFC">
      <w:pPr>
        <w:autoSpaceDE w:val="0"/>
        <w:autoSpaceDN w:val="0"/>
        <w:adjustRightInd w:val="0"/>
        <w:spacing w:after="0" w:line="240" w:lineRule="auto"/>
      </w:pPr>
      <w:r>
        <w:t>First of all, the central point of bounding box and central point of yellow area in each bounding box are extracted.</w:t>
      </w:r>
    </w:p>
    <w:p w14:paraId="0AE7029A" w14:textId="77777777" w:rsidR="008444FF" w:rsidRDefault="008444FF" w:rsidP="00BB6BFC">
      <w:pPr>
        <w:autoSpaceDE w:val="0"/>
        <w:autoSpaceDN w:val="0"/>
        <w:adjustRightInd w:val="0"/>
        <w:spacing w:after="0" w:line="240" w:lineRule="auto"/>
      </w:pPr>
    </w:p>
    <w:p w14:paraId="4CEA4DBD" w14:textId="122138AC" w:rsidR="00F07655" w:rsidRDefault="00F07655" w:rsidP="008444FF">
      <w:pPr>
        <w:autoSpaceDE w:val="0"/>
        <w:autoSpaceDN w:val="0"/>
        <w:adjustRightInd w:val="0"/>
        <w:spacing w:after="0"/>
        <w:jc w:val="both"/>
      </w:pPr>
      <w:r>
        <w:t>Secondly, one linear equation can be set up according to those two points for each bounding box.</w:t>
      </w:r>
      <w:r w:rsidR="00F07096">
        <w:t xml:space="preserve"> Arrow’s direction can be identified by a vector (x2-x1, y2-y1), which (x2, y2) represents central yellow point in the bounding box and (x1, y1) represents central point of the bounding box respectively.</w:t>
      </w:r>
    </w:p>
    <w:p w14:paraId="1F87E91E" w14:textId="77777777" w:rsidR="008444FF" w:rsidRDefault="008444FF" w:rsidP="008444FF">
      <w:pPr>
        <w:autoSpaceDE w:val="0"/>
        <w:autoSpaceDN w:val="0"/>
        <w:adjustRightInd w:val="0"/>
        <w:spacing w:after="0"/>
        <w:jc w:val="both"/>
      </w:pPr>
    </w:p>
    <w:p w14:paraId="1F131091" w14:textId="44E412A2" w:rsidR="00A836D9" w:rsidRDefault="00594A12" w:rsidP="008444FF">
      <w:pPr>
        <w:autoSpaceDE w:val="0"/>
        <w:autoSpaceDN w:val="0"/>
        <w:adjustRightInd w:val="0"/>
        <w:spacing w:after="0"/>
        <w:jc w:val="both"/>
      </w:pPr>
      <w:r>
        <w:t>T</w:t>
      </w:r>
      <w:r w:rsidR="00A836D9">
        <w:t>hird</w:t>
      </w:r>
      <w:r w:rsidR="0078428A">
        <w:t>ly, the next object searching can be initialized according to the linear equation. Column will be increased or decreased according to the vector direction.</w:t>
      </w:r>
      <w:r w:rsidR="0042300C" w:rsidRPr="0042300C">
        <w:t xml:space="preserve"> At the same time, the pixel values of three consecutive points with a space of one are used as the basis for finding the next object.</w:t>
      </w:r>
      <w:r w:rsidR="00A836D9">
        <w:t xml:space="preserve"> When the value of those three pixels for all channels When those three points’ pixel values are meet </w:t>
      </w:r>
      <w:r w:rsidR="00A836D9" w:rsidRPr="00A836D9">
        <w:t>the corre</w:t>
      </w:r>
      <w:r w:rsidR="00A836D9">
        <w:t>sponding threshold range, it indicated that</w:t>
      </w:r>
      <w:r w:rsidR="00A836D9" w:rsidRPr="00A836D9">
        <w:t xml:space="preserve"> the next target object has been found.</w:t>
      </w:r>
      <w:r w:rsidR="008444FF">
        <w:t xml:space="preserve"> </w:t>
      </w:r>
    </w:p>
    <w:p w14:paraId="7C8B3BEF" w14:textId="01C69503" w:rsidR="00A836D9" w:rsidRPr="00BF3043" w:rsidRDefault="00A836D9" w:rsidP="0042300C">
      <w:pPr>
        <w:autoSpaceDE w:val="0"/>
        <w:autoSpaceDN w:val="0"/>
        <w:adjustRightInd w:val="0"/>
        <w:spacing w:after="0" w:line="240" w:lineRule="auto"/>
        <w:rPr>
          <w:lang w:eastAsia="zh-CN"/>
        </w:rPr>
      </w:pPr>
      <w:r>
        <w:rPr>
          <w:rFonts w:ascii="SimSun" w:eastAsia="SimSun" w:hAnsi="SimSun" w:hint="eastAsia"/>
          <w:lang w:eastAsia="zh-CN"/>
        </w:rPr>
        <w:t>当三个像素点的值依次满足在相应的阀值范围时, 此时我们判断下一个目标物体已经找到。</w:t>
      </w:r>
    </w:p>
    <w:p w14:paraId="2EF11FD1" w14:textId="131B3132" w:rsidR="001112A8" w:rsidRDefault="00F07655" w:rsidP="00A836D9">
      <w:pPr>
        <w:keepNext/>
        <w:jc w:val="both"/>
        <w:rPr>
          <w:lang w:eastAsia="zh-CN" w:bidi="fa-IR"/>
        </w:rPr>
      </w:pPr>
      <w:r w:rsidRPr="00947426">
        <w:rPr>
          <w:lang w:eastAsia="zh-CN"/>
        </w:rPr>
        <w:t xml:space="preserve"> </w:t>
      </w:r>
      <w:proofErr w:type="gramStart"/>
      <w:r w:rsidR="00947426" w:rsidRPr="00947426">
        <w:rPr>
          <w:lang w:eastAsia="zh-CN"/>
        </w:rPr>
        <w:t xml:space="preserve">Lastly, </w:t>
      </w:r>
      <w:r w:rsidR="00947426">
        <w:rPr>
          <w:lang w:eastAsia="zh-CN"/>
        </w:rPr>
        <w:t xml:space="preserve"> the</w:t>
      </w:r>
      <w:proofErr w:type="gramEnd"/>
      <w:r w:rsidR="00947426">
        <w:rPr>
          <w:lang w:eastAsia="zh-CN"/>
        </w:rPr>
        <w:t xml:space="preserve"> variable </w:t>
      </w:r>
      <w:proofErr w:type="spellStart"/>
      <w:r w:rsidR="00947426">
        <w:rPr>
          <w:lang w:eastAsia="zh-CN"/>
        </w:rPr>
        <w:t>cur</w:t>
      </w:r>
      <w:r w:rsidR="00947426">
        <w:rPr>
          <w:lang w:eastAsia="zh-CN" w:bidi="fa-IR"/>
        </w:rPr>
        <w:t>_object</w:t>
      </w:r>
      <w:proofErr w:type="spellEnd"/>
      <w:r w:rsidR="00947426">
        <w:rPr>
          <w:rFonts w:hint="cs"/>
          <w:rtl/>
          <w:lang w:eastAsia="zh-CN" w:bidi="fa-IR"/>
        </w:rPr>
        <w:t xml:space="preserve">  </w:t>
      </w:r>
      <w:r w:rsidR="00947426">
        <w:rPr>
          <w:lang w:eastAsia="zh-CN" w:bidi="fa-IR"/>
        </w:rPr>
        <w:t xml:space="preserve"> will be assigned to  main programme until the treasure was found.</w:t>
      </w:r>
    </w:p>
    <w:p w14:paraId="153B1592" w14:textId="26618F26" w:rsidR="00947426" w:rsidRDefault="00947426" w:rsidP="00A836D9">
      <w:pPr>
        <w:keepNext/>
        <w:jc w:val="both"/>
        <w:rPr>
          <w:lang w:eastAsia="zh-CN" w:bidi="fa-IR"/>
        </w:rPr>
      </w:pPr>
    </w:p>
    <w:p w14:paraId="07BD72BC" w14:textId="77777777" w:rsidR="00947426" w:rsidRPr="00947426" w:rsidRDefault="00947426" w:rsidP="00A836D9">
      <w:pPr>
        <w:keepNext/>
        <w:jc w:val="both"/>
        <w:rPr>
          <w:rtl/>
          <w:lang w:eastAsia="zh-CN" w:bidi="fa-IR"/>
        </w:rPr>
      </w:pPr>
    </w:p>
    <w:p w14:paraId="2DC61CC8" w14:textId="00C9387C" w:rsidR="004D0EAA" w:rsidRDefault="004D0EAA" w:rsidP="004D0EAA">
      <w:pPr>
        <w:pStyle w:val="Heading3"/>
        <w:rPr>
          <w:lang w:eastAsia="zh-CN"/>
        </w:rPr>
      </w:pPr>
      <w:bookmarkStart w:id="6" w:name="_Toc510299657"/>
      <w:r>
        <w:rPr>
          <w:lang w:eastAsia="zh-CN"/>
        </w:rPr>
        <w:t>Background subtraction</w:t>
      </w:r>
      <w:bookmarkEnd w:id="6"/>
      <w:r w:rsidR="00947426">
        <w:rPr>
          <w:rFonts w:hint="cs"/>
          <w:rtl/>
          <w:lang w:eastAsia="zh-CN"/>
        </w:rPr>
        <w:t xml:space="preserve"> </w:t>
      </w:r>
    </w:p>
    <w:p w14:paraId="4288A41F" w14:textId="151194AB" w:rsidR="00A00B65" w:rsidRPr="002957AF" w:rsidRDefault="00A00B65" w:rsidP="00A00B65">
      <w:pPr>
        <w:rPr>
          <w:rFonts w:eastAsia="SimSun"/>
          <w:color w:val="0000CC"/>
          <w:lang w:eastAsia="zh-CN"/>
        </w:rPr>
      </w:pPr>
      <w:r w:rsidRPr="00A00B65">
        <w:rPr>
          <w:color w:val="0000CC"/>
          <w:lang w:eastAsia="zh-CN"/>
        </w:rPr>
        <w:t>Background subtraction, also known as foreground detection, is a technique in the fields of image processing and computer vision wherein an image's foreground is extracted for further processing</w:t>
      </w:r>
      <w:r w:rsidR="00C92C2C">
        <w:rPr>
          <w:color w:val="0000CC"/>
          <w:lang w:eastAsia="zh-CN"/>
        </w:rPr>
        <w:t>. Generally, objects such as human, cars, text in foreground are the interesting region in image processing and detecting.</w:t>
      </w:r>
      <w:r w:rsidR="002957AF">
        <w:rPr>
          <w:color w:val="0000CC"/>
          <w:lang w:eastAsia="zh-CN"/>
        </w:rPr>
        <w:t xml:space="preserve"> In this section two main methods of background subtraction will be compared with different threshold.</w:t>
      </w:r>
    </w:p>
    <w:p w14:paraId="244AE193" w14:textId="0160E4CE" w:rsidR="004D0EAA" w:rsidRDefault="00593445" w:rsidP="00593445">
      <w:pPr>
        <w:rPr>
          <w:b/>
          <w:bCs/>
          <w:color w:val="0000CC"/>
        </w:rPr>
      </w:pPr>
      <w:r w:rsidRPr="00593445">
        <w:rPr>
          <w:b/>
          <w:bCs/>
          <w:color w:val="0000CC"/>
        </w:rPr>
        <w:t xml:space="preserve">Motion detection base on </w:t>
      </w:r>
      <w:r w:rsidR="00A00B65" w:rsidRPr="00593445">
        <w:rPr>
          <w:b/>
          <w:bCs/>
          <w:color w:val="0000CC"/>
        </w:rPr>
        <w:t xml:space="preserve">Frame differencing algorithm </w:t>
      </w:r>
    </w:p>
    <w:p w14:paraId="03D64C51" w14:textId="76002F4B" w:rsidR="00687ED5" w:rsidRDefault="0056390E" w:rsidP="00687ED5">
      <w:r>
        <w:t>Due to its low computational load, frame</w:t>
      </w:r>
      <w:r w:rsidR="00687ED5" w:rsidRPr="00687ED5">
        <w:t xml:space="preserve"> differencing algorithm is the simplest form of background subtraction. Moving objects are detected by the pixel-based </w:t>
      </w:r>
      <w:r w:rsidR="00231CCC" w:rsidRPr="00687ED5">
        <w:t>value</w:t>
      </w:r>
      <w:r w:rsidR="00231CCC">
        <w:t>s ‘changing.</w:t>
      </w:r>
    </w:p>
    <w:p w14:paraId="0023406B" w14:textId="77777777" w:rsidR="00023F51" w:rsidRDefault="00023F51" w:rsidP="00687ED5"/>
    <w:tbl>
      <w:tblPr>
        <w:tblStyle w:val="TableGrid"/>
        <w:tblW w:w="0" w:type="auto"/>
        <w:tblLook w:val="04A0" w:firstRow="1" w:lastRow="0" w:firstColumn="1" w:lastColumn="0" w:noHBand="0" w:noVBand="1"/>
      </w:tblPr>
      <w:tblGrid>
        <w:gridCol w:w="1725"/>
        <w:gridCol w:w="1605"/>
        <w:gridCol w:w="1681"/>
        <w:gridCol w:w="1601"/>
        <w:gridCol w:w="1508"/>
        <w:gridCol w:w="1508"/>
      </w:tblGrid>
      <w:tr w:rsidR="00023F51" w14:paraId="6195D76D" w14:textId="77777777" w:rsidTr="00023F51">
        <w:tc>
          <w:tcPr>
            <w:tcW w:w="1725" w:type="dxa"/>
          </w:tcPr>
          <w:p w14:paraId="10F76FCB" w14:textId="28DCC26A" w:rsidR="00023F51" w:rsidRPr="00023F51" w:rsidRDefault="00023F51" w:rsidP="00023F51">
            <w:pPr>
              <w:jc w:val="center"/>
              <w:rPr>
                <w:b/>
                <w:bCs/>
              </w:rPr>
            </w:pPr>
            <w:r w:rsidRPr="00023F51">
              <w:rPr>
                <w:b/>
                <w:bCs/>
              </w:rPr>
              <w:t>Threshold</w:t>
            </w:r>
          </w:p>
        </w:tc>
        <w:tc>
          <w:tcPr>
            <w:tcW w:w="1605" w:type="dxa"/>
          </w:tcPr>
          <w:p w14:paraId="7F8869C0" w14:textId="236E82F4" w:rsidR="00023F51" w:rsidRPr="00023F51" w:rsidRDefault="00023F51" w:rsidP="00023F51">
            <w:pPr>
              <w:jc w:val="center"/>
              <w:rPr>
                <w:b/>
                <w:bCs/>
              </w:rPr>
            </w:pPr>
            <w:r w:rsidRPr="00023F51">
              <w:rPr>
                <w:b/>
                <w:bCs/>
              </w:rPr>
              <w:t>Tree</w:t>
            </w:r>
          </w:p>
        </w:tc>
        <w:tc>
          <w:tcPr>
            <w:tcW w:w="1681" w:type="dxa"/>
          </w:tcPr>
          <w:p w14:paraId="2F4DF4FE" w14:textId="2E4C4CFB" w:rsidR="00023F51" w:rsidRPr="00023F51" w:rsidRDefault="00023F51" w:rsidP="00023F51">
            <w:pPr>
              <w:jc w:val="center"/>
              <w:rPr>
                <w:b/>
                <w:bCs/>
              </w:rPr>
            </w:pPr>
            <w:r w:rsidRPr="00023F51">
              <w:rPr>
                <w:b/>
                <w:bCs/>
              </w:rPr>
              <w:t>Passage</w:t>
            </w:r>
          </w:p>
        </w:tc>
        <w:tc>
          <w:tcPr>
            <w:tcW w:w="1601" w:type="dxa"/>
          </w:tcPr>
          <w:p w14:paraId="5CBC930E" w14:textId="4032114D" w:rsidR="00023F51" w:rsidRPr="00023F51" w:rsidRDefault="00023F51" w:rsidP="00023F51">
            <w:pPr>
              <w:jc w:val="center"/>
              <w:rPr>
                <w:b/>
                <w:bCs/>
              </w:rPr>
            </w:pPr>
            <w:r w:rsidRPr="00023F51">
              <w:rPr>
                <w:b/>
                <w:bCs/>
              </w:rPr>
              <w:t>Cars</w:t>
            </w:r>
          </w:p>
        </w:tc>
        <w:tc>
          <w:tcPr>
            <w:tcW w:w="1508" w:type="dxa"/>
          </w:tcPr>
          <w:p w14:paraId="29534F64" w14:textId="77777777" w:rsidR="00023F51" w:rsidRPr="00023F51" w:rsidRDefault="00023F51" w:rsidP="00023F51">
            <w:pPr>
              <w:jc w:val="center"/>
              <w:rPr>
                <w:b/>
                <w:bCs/>
              </w:rPr>
            </w:pPr>
          </w:p>
        </w:tc>
        <w:tc>
          <w:tcPr>
            <w:tcW w:w="1508" w:type="dxa"/>
          </w:tcPr>
          <w:p w14:paraId="496277AC" w14:textId="6A71C304" w:rsidR="00023F51" w:rsidRPr="00023F51" w:rsidRDefault="00023F51" w:rsidP="00023F51">
            <w:pPr>
              <w:jc w:val="center"/>
              <w:rPr>
                <w:b/>
                <w:bCs/>
              </w:rPr>
            </w:pPr>
          </w:p>
        </w:tc>
      </w:tr>
      <w:tr w:rsidR="00023F51" w14:paraId="0B90DB53" w14:textId="77777777" w:rsidTr="00023F51">
        <w:tc>
          <w:tcPr>
            <w:tcW w:w="1725" w:type="dxa"/>
          </w:tcPr>
          <w:p w14:paraId="4C76578C" w14:textId="77777777" w:rsidR="00023F51" w:rsidRDefault="00023F51" w:rsidP="00687ED5"/>
        </w:tc>
        <w:tc>
          <w:tcPr>
            <w:tcW w:w="1605" w:type="dxa"/>
          </w:tcPr>
          <w:p w14:paraId="730985B9" w14:textId="77777777" w:rsidR="00023F51" w:rsidRDefault="00023F51" w:rsidP="00687ED5"/>
        </w:tc>
        <w:tc>
          <w:tcPr>
            <w:tcW w:w="1681" w:type="dxa"/>
          </w:tcPr>
          <w:p w14:paraId="4F5C11AD" w14:textId="77777777" w:rsidR="00023F51" w:rsidRDefault="00023F51" w:rsidP="00687ED5"/>
        </w:tc>
        <w:tc>
          <w:tcPr>
            <w:tcW w:w="1601" w:type="dxa"/>
          </w:tcPr>
          <w:p w14:paraId="1A1F0346" w14:textId="77777777" w:rsidR="00023F51" w:rsidRDefault="00023F51" w:rsidP="00687ED5"/>
        </w:tc>
        <w:tc>
          <w:tcPr>
            <w:tcW w:w="1508" w:type="dxa"/>
          </w:tcPr>
          <w:p w14:paraId="75BC6153" w14:textId="77777777" w:rsidR="00023F51" w:rsidRDefault="00023F51" w:rsidP="00687ED5"/>
        </w:tc>
        <w:tc>
          <w:tcPr>
            <w:tcW w:w="1508" w:type="dxa"/>
          </w:tcPr>
          <w:p w14:paraId="32CD5DB6" w14:textId="7C19681F" w:rsidR="00023F51" w:rsidRDefault="00023F51" w:rsidP="00687ED5"/>
        </w:tc>
      </w:tr>
      <w:tr w:rsidR="00023F51" w14:paraId="4CCC1BEE" w14:textId="77777777" w:rsidTr="00023F51">
        <w:tc>
          <w:tcPr>
            <w:tcW w:w="1725" w:type="dxa"/>
          </w:tcPr>
          <w:p w14:paraId="4F3AA836" w14:textId="77777777" w:rsidR="00023F51" w:rsidRDefault="00023F51" w:rsidP="00687ED5"/>
        </w:tc>
        <w:tc>
          <w:tcPr>
            <w:tcW w:w="1605" w:type="dxa"/>
          </w:tcPr>
          <w:p w14:paraId="18540E24" w14:textId="77777777" w:rsidR="00023F51" w:rsidRDefault="00023F51" w:rsidP="00687ED5"/>
        </w:tc>
        <w:tc>
          <w:tcPr>
            <w:tcW w:w="1681" w:type="dxa"/>
          </w:tcPr>
          <w:p w14:paraId="6BAF2B7B" w14:textId="77777777" w:rsidR="00023F51" w:rsidRDefault="00023F51" w:rsidP="00687ED5"/>
        </w:tc>
        <w:tc>
          <w:tcPr>
            <w:tcW w:w="1601" w:type="dxa"/>
          </w:tcPr>
          <w:p w14:paraId="3A23F490" w14:textId="77777777" w:rsidR="00023F51" w:rsidRDefault="00023F51" w:rsidP="00687ED5"/>
        </w:tc>
        <w:tc>
          <w:tcPr>
            <w:tcW w:w="1508" w:type="dxa"/>
          </w:tcPr>
          <w:p w14:paraId="19D437F8" w14:textId="77777777" w:rsidR="00023F51" w:rsidRDefault="00023F51" w:rsidP="00687ED5"/>
        </w:tc>
        <w:tc>
          <w:tcPr>
            <w:tcW w:w="1508" w:type="dxa"/>
          </w:tcPr>
          <w:p w14:paraId="1069FAED" w14:textId="56EE94ED" w:rsidR="00023F51" w:rsidRDefault="00023F51" w:rsidP="00687ED5"/>
        </w:tc>
      </w:tr>
      <w:tr w:rsidR="00023F51" w14:paraId="32107708" w14:textId="77777777" w:rsidTr="00023F51">
        <w:tc>
          <w:tcPr>
            <w:tcW w:w="1725" w:type="dxa"/>
          </w:tcPr>
          <w:p w14:paraId="612FB39A" w14:textId="77777777" w:rsidR="00023F51" w:rsidRDefault="00023F51" w:rsidP="00687ED5"/>
        </w:tc>
        <w:tc>
          <w:tcPr>
            <w:tcW w:w="1605" w:type="dxa"/>
          </w:tcPr>
          <w:p w14:paraId="7E0A15E7" w14:textId="77777777" w:rsidR="00023F51" w:rsidRDefault="00023F51" w:rsidP="00687ED5"/>
        </w:tc>
        <w:tc>
          <w:tcPr>
            <w:tcW w:w="1681" w:type="dxa"/>
          </w:tcPr>
          <w:p w14:paraId="63F73288" w14:textId="77777777" w:rsidR="00023F51" w:rsidRDefault="00023F51" w:rsidP="00687ED5"/>
        </w:tc>
        <w:tc>
          <w:tcPr>
            <w:tcW w:w="1601" w:type="dxa"/>
          </w:tcPr>
          <w:p w14:paraId="1D5A6FBD" w14:textId="77777777" w:rsidR="00023F51" w:rsidRDefault="00023F51" w:rsidP="00687ED5"/>
        </w:tc>
        <w:tc>
          <w:tcPr>
            <w:tcW w:w="1508" w:type="dxa"/>
          </w:tcPr>
          <w:p w14:paraId="615EFE2A" w14:textId="77777777" w:rsidR="00023F51" w:rsidRDefault="00023F51" w:rsidP="00687ED5"/>
        </w:tc>
        <w:tc>
          <w:tcPr>
            <w:tcW w:w="1508" w:type="dxa"/>
          </w:tcPr>
          <w:p w14:paraId="317D6174" w14:textId="7D73DFD6" w:rsidR="00023F51" w:rsidRDefault="00023F51" w:rsidP="00687ED5"/>
        </w:tc>
      </w:tr>
    </w:tbl>
    <w:p w14:paraId="7EF2ECDC" w14:textId="77777777" w:rsidR="00231CCC" w:rsidRPr="00687ED5" w:rsidRDefault="00231CCC" w:rsidP="00687ED5"/>
    <w:p w14:paraId="029F5484" w14:textId="5CE84219" w:rsidR="00A00B65" w:rsidRDefault="00A00B65" w:rsidP="00023F51">
      <w:pPr>
        <w:jc w:val="center"/>
      </w:pPr>
    </w:p>
    <w:p w14:paraId="2213282A" w14:textId="77777777" w:rsidR="002D49CB" w:rsidRDefault="002D49CB" w:rsidP="003B6000"/>
    <w:p w14:paraId="267EAE4E" w14:textId="77777777" w:rsidR="003B6000" w:rsidRDefault="000E1E89" w:rsidP="003B6000">
      <w:pPr>
        <w:keepNext/>
      </w:pPr>
      <w:r>
        <w:lastRenderedPageBreak/>
        <w:pict w14:anchorId="26A31B5B">
          <v:shape id="_x0000_i1029" type="#_x0000_t75" style="width:366.35pt;height:676.2pt">
            <v:imagedata r:id="rId14" o:title="Frame_detection_25_1"/>
          </v:shape>
        </w:pict>
      </w:r>
    </w:p>
    <w:p w14:paraId="40D19578" w14:textId="4FD0F33E" w:rsidR="00D23D4F" w:rsidRDefault="003B6000" w:rsidP="003B6000">
      <w:pPr>
        <w:pStyle w:val="Caption"/>
      </w:pPr>
      <w:r>
        <w:t xml:space="preserve">Figure </w:t>
      </w:r>
      <w:r w:rsidR="00632ED4">
        <w:fldChar w:fldCharType="begin"/>
      </w:r>
      <w:r w:rsidR="00632ED4">
        <w:instrText xml:space="preserve"> SEQ Figure \* ARABIC </w:instrText>
      </w:r>
      <w:r w:rsidR="00632ED4">
        <w:fldChar w:fldCharType="separate"/>
      </w:r>
      <w:r w:rsidR="00CD0F5A">
        <w:rPr>
          <w:noProof/>
        </w:rPr>
        <w:t>7</w:t>
      </w:r>
      <w:r w:rsidR="00632ED4">
        <w:rPr>
          <w:noProof/>
        </w:rPr>
        <w:fldChar w:fldCharType="end"/>
      </w:r>
      <w:r>
        <w:t xml:space="preserve"> Frame Difference</w:t>
      </w:r>
    </w:p>
    <w:p w14:paraId="5D0D0B0F" w14:textId="5FABFC72" w:rsidR="00936C96" w:rsidRPr="00936C96" w:rsidRDefault="00936C96" w:rsidP="00936C96">
      <w:pPr>
        <w:rPr>
          <w:lang w:val="en-US"/>
        </w:rPr>
      </w:pPr>
      <w:r w:rsidRPr="00936C96">
        <w:lastRenderedPageBreak/>
        <w:t>Gaussian mixture model algorithm for background subtraction</w:t>
      </w:r>
    </w:p>
    <w:p w14:paraId="25E8F94F" w14:textId="77777777" w:rsidR="00936C96" w:rsidRDefault="000E1E89" w:rsidP="00936C96">
      <w:pPr>
        <w:keepNext/>
      </w:pPr>
      <w:r>
        <w:pict w14:anchorId="5A7ABF50">
          <v:shape id="_x0000_i1030" type="#_x0000_t75" style="width:375.55pt;height:496.5pt">
            <v:imagedata r:id="rId15" o:title="Gaussian_3_2"/>
          </v:shape>
        </w:pict>
      </w:r>
    </w:p>
    <w:p w14:paraId="367EBC61" w14:textId="0365CA52" w:rsidR="00936C96" w:rsidRPr="00936C96" w:rsidRDefault="00936C96" w:rsidP="00936C96">
      <w:pPr>
        <w:pStyle w:val="Caption"/>
      </w:pPr>
      <w:r>
        <w:t xml:space="preserve">Figure </w:t>
      </w:r>
      <w:r w:rsidR="00632ED4">
        <w:fldChar w:fldCharType="begin"/>
      </w:r>
      <w:r w:rsidR="00632ED4">
        <w:instrText xml:space="preserve"> SEQ Figure \* ARABIC </w:instrText>
      </w:r>
      <w:r w:rsidR="00632ED4">
        <w:fldChar w:fldCharType="separate"/>
      </w:r>
      <w:r w:rsidR="00CD0F5A">
        <w:rPr>
          <w:noProof/>
        </w:rPr>
        <w:t>8</w:t>
      </w:r>
      <w:r w:rsidR="00632ED4">
        <w:rPr>
          <w:noProof/>
        </w:rPr>
        <w:fldChar w:fldCharType="end"/>
      </w:r>
      <w:r>
        <w:t xml:space="preserve"> Gaussian mixture model algorithm for background subtraction</w:t>
      </w:r>
    </w:p>
    <w:p w14:paraId="22AB8967" w14:textId="77777777" w:rsidR="00493F71" w:rsidRDefault="00493F71" w:rsidP="00D23D4F"/>
    <w:p w14:paraId="34B996A6" w14:textId="77777777" w:rsidR="00D23D4F" w:rsidRDefault="00D23D4F" w:rsidP="00D23D4F">
      <w:pPr>
        <w:pStyle w:val="Heading3"/>
      </w:pPr>
      <w:bookmarkStart w:id="7" w:name="_Toc510299658"/>
      <w:r>
        <w:t>Object motion estimation and tracking</w:t>
      </w:r>
      <w:bookmarkEnd w:id="7"/>
    </w:p>
    <w:p w14:paraId="506294C5" w14:textId="2871E68F" w:rsidR="00B64FF6" w:rsidRDefault="00B934FD" w:rsidP="00EC4F8E">
      <w:r>
        <w:t>Normal text h</w:t>
      </w:r>
    </w:p>
    <w:p w14:paraId="2D000CA3" w14:textId="472EAFB6" w:rsidR="00B64FF6" w:rsidRPr="00BF474A" w:rsidRDefault="00BF474A" w:rsidP="00BF474A">
      <w:pPr>
        <w:pStyle w:val="Heading3"/>
      </w:pPr>
      <w:bookmarkStart w:id="8" w:name="_Toc510299659"/>
      <w:r w:rsidRPr="00BF474A">
        <w:t>Find corner points</w:t>
      </w:r>
      <w:bookmarkEnd w:id="8"/>
    </w:p>
    <w:p w14:paraId="75F19809" w14:textId="79D9AE1C" w:rsidR="00B64FF6" w:rsidRDefault="00750A01" w:rsidP="00B64FF6">
      <w:r>
        <w:t>Find corner point with function corner.</w:t>
      </w:r>
    </w:p>
    <w:p w14:paraId="2EF96215" w14:textId="67031ACE" w:rsidR="00346345" w:rsidRDefault="00632ED4" w:rsidP="00346345">
      <w:hyperlink r:id="rId16" w:anchor="outputarg_C?browser=F1help" w:history="1">
        <w:proofErr w:type="spellStart"/>
        <w:r w:rsidR="00346345">
          <w:rPr>
            <w:rStyle w:val="HTMLCode"/>
            <w:rFonts w:ascii="Consolas" w:eastAsiaTheme="majorEastAsia" w:hAnsi="Consolas"/>
            <w:color w:val="004B87"/>
          </w:rPr>
          <w:t>C</w:t>
        </w:r>
      </w:hyperlink>
      <w:r w:rsidR="00346345">
        <w:rPr>
          <w:rStyle w:val="HTMLCode"/>
          <w:rFonts w:ascii="Consolas" w:eastAsiaTheme="majorEastAsia" w:hAnsi="Consolas"/>
          <w:color w:val="404040"/>
        </w:rPr>
        <w:t>orner_point</w:t>
      </w:r>
      <w:proofErr w:type="spellEnd"/>
      <w:r w:rsidR="00346345">
        <w:rPr>
          <w:rStyle w:val="apple-converted-space"/>
          <w:rFonts w:ascii="Consolas" w:hAnsi="Consolas" w:cs="Courier New"/>
          <w:color w:val="404040"/>
          <w:sz w:val="20"/>
          <w:szCs w:val="20"/>
        </w:rPr>
        <w:t> </w:t>
      </w:r>
      <w:r w:rsidR="00346345">
        <w:rPr>
          <w:rStyle w:val="HTMLCode"/>
          <w:rFonts w:ascii="Consolas" w:eastAsiaTheme="majorEastAsia" w:hAnsi="Consolas"/>
          <w:color w:val="404040"/>
        </w:rPr>
        <w:t>= corner(</w:t>
      </w:r>
      <w:hyperlink r:id="rId17" w:anchor="inputarg_I?browser=F1help" w:history="1">
        <w:r w:rsidR="00346345">
          <w:rPr>
            <w:rStyle w:val="HTMLCode"/>
            <w:rFonts w:ascii="Consolas" w:eastAsiaTheme="majorEastAsia" w:hAnsi="Consolas"/>
            <w:color w:val="004B87"/>
          </w:rPr>
          <w:t>I</w:t>
        </w:r>
      </w:hyperlink>
      <w:r w:rsidR="00346345">
        <w:rPr>
          <w:rStyle w:val="HTMLCode"/>
          <w:rFonts w:ascii="Consolas" w:eastAsiaTheme="majorEastAsia" w:hAnsi="Consolas"/>
          <w:color w:val="404040"/>
        </w:rPr>
        <w:t>mage)</w:t>
      </w:r>
      <w:r w:rsidR="00346345">
        <w:rPr>
          <w:rStyle w:val="apple-converted-space"/>
          <w:rFonts w:ascii="Arial" w:hAnsi="Arial" w:cs="Arial"/>
          <w:color w:val="404040"/>
          <w:sz w:val="20"/>
          <w:szCs w:val="20"/>
          <w:shd w:val="clear" w:color="auto" w:fill="FFFFFF"/>
        </w:rPr>
        <w:t> </w:t>
      </w:r>
      <w:r w:rsidR="00346345">
        <w:rPr>
          <w:rFonts w:ascii="Arial" w:hAnsi="Arial" w:cs="Arial"/>
          <w:color w:val="404040"/>
          <w:sz w:val="20"/>
          <w:szCs w:val="20"/>
          <w:shd w:val="clear" w:color="auto" w:fill="FFFFFF"/>
        </w:rPr>
        <w:t>detects corners in image</w:t>
      </w:r>
      <w:r w:rsidR="00346345">
        <w:rPr>
          <w:rStyle w:val="apple-converted-space"/>
          <w:rFonts w:ascii="Arial" w:hAnsi="Arial" w:cs="Arial"/>
          <w:color w:val="404040"/>
          <w:sz w:val="20"/>
          <w:szCs w:val="20"/>
          <w:shd w:val="clear" w:color="auto" w:fill="FFFFFF"/>
        </w:rPr>
        <w:t> </w:t>
      </w:r>
      <w:r w:rsidR="00346345">
        <w:rPr>
          <w:rFonts w:ascii="Arial" w:hAnsi="Arial" w:cs="Arial"/>
          <w:color w:val="404040"/>
          <w:sz w:val="20"/>
          <w:szCs w:val="20"/>
          <w:shd w:val="clear" w:color="auto" w:fill="FFFFFF"/>
        </w:rPr>
        <w:t>and returns them in matrix</w:t>
      </w:r>
      <w:r w:rsidR="00346345">
        <w:rPr>
          <w:rStyle w:val="apple-converted-space"/>
          <w:rFonts w:ascii="Arial" w:hAnsi="Arial" w:cs="Arial"/>
          <w:color w:val="404040"/>
          <w:sz w:val="20"/>
          <w:szCs w:val="20"/>
          <w:shd w:val="clear" w:color="auto" w:fill="FFFFFF"/>
        </w:rPr>
        <w:t> </w:t>
      </w:r>
      <w:proofErr w:type="spellStart"/>
      <w:r w:rsidR="00346345">
        <w:rPr>
          <w:rStyle w:val="HTMLCode"/>
          <w:rFonts w:ascii="Consolas" w:eastAsiaTheme="majorEastAsia" w:hAnsi="Consolas"/>
          <w:color w:val="404040"/>
          <w:shd w:val="clear" w:color="auto" w:fill="FFFFFF"/>
        </w:rPr>
        <w:t>Corner_point</w:t>
      </w:r>
      <w:proofErr w:type="spellEnd"/>
      <w:r w:rsidR="00346345">
        <w:rPr>
          <w:rStyle w:val="HTMLCode"/>
          <w:rFonts w:ascii="Consolas" w:eastAsiaTheme="majorEastAsia" w:hAnsi="Consolas"/>
          <w:color w:val="404040"/>
          <w:shd w:val="clear" w:color="auto" w:fill="FFFFFF"/>
        </w:rPr>
        <w:t>.</w:t>
      </w:r>
    </w:p>
    <w:p w14:paraId="3C95C195" w14:textId="514CB8EB" w:rsidR="00346345" w:rsidRDefault="009C1150" w:rsidP="009C1150">
      <w:r>
        <w:t xml:space="preserve">After implemented function </w:t>
      </w:r>
      <w:r w:rsidR="00346345" w:rsidRPr="009C1150">
        <w:rPr>
          <w:b/>
          <w:bCs/>
          <w:i/>
          <w:iCs/>
          <w:color w:val="000000" w:themeColor="text1"/>
        </w:rPr>
        <w:t xml:space="preserve">corner </w:t>
      </w:r>
      <w:r>
        <w:rPr>
          <w:color w:val="000000" w:themeColor="text1"/>
        </w:rPr>
        <w:t xml:space="preserve">in </w:t>
      </w:r>
      <w:proofErr w:type="spellStart"/>
      <w:r>
        <w:rPr>
          <w:color w:val="000000" w:themeColor="text1"/>
        </w:rPr>
        <w:t>Matlab</w:t>
      </w:r>
      <w:proofErr w:type="spellEnd"/>
      <w:r>
        <w:rPr>
          <w:color w:val="000000" w:themeColor="text1"/>
        </w:rPr>
        <w:t xml:space="preserve">, four </w:t>
      </w:r>
      <w:r w:rsidR="00346345">
        <w:t>point</w:t>
      </w:r>
      <w:r>
        <w:t xml:space="preserve">s are found </w:t>
      </w:r>
      <w:r w:rsidR="00346345">
        <w:t>for image red_square_static.jpg</w:t>
      </w:r>
      <w:r>
        <w:t>.</w:t>
      </w:r>
    </w:p>
    <w:p w14:paraId="19CC8C46" w14:textId="77777777" w:rsidR="00346345" w:rsidRDefault="00346345" w:rsidP="00B64FF6">
      <w:pPr>
        <w:rPr>
          <w:rtl/>
        </w:rPr>
      </w:pPr>
    </w:p>
    <w:p w14:paraId="37C612E3" w14:textId="1FC31451" w:rsidR="007F309E" w:rsidRDefault="007F309E" w:rsidP="009C1150">
      <w:r>
        <w:rPr>
          <w:noProof/>
          <w:lang w:eastAsia="zh-CN"/>
        </w:rPr>
        <w:lastRenderedPageBreak/>
        <w:drawing>
          <wp:inline distT="0" distB="0" distL="0" distR="0" wp14:anchorId="14CEE3EE" wp14:editId="25CE3292">
            <wp:extent cx="2655735" cy="2208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clrChange>
                        <a:clrFrom>
                          <a:srgbClr val="F0F0F0"/>
                        </a:clrFrom>
                        <a:clrTo>
                          <a:srgbClr val="F0F0F0">
                            <a:alpha val="0"/>
                          </a:srgbClr>
                        </a:clrTo>
                      </a:clrChange>
                    </a:blip>
                    <a:stretch>
                      <a:fillRect/>
                    </a:stretch>
                  </pic:blipFill>
                  <pic:spPr>
                    <a:xfrm>
                      <a:off x="0" y="0"/>
                      <a:ext cx="2718094" cy="2260646"/>
                    </a:xfrm>
                    <a:prstGeom prst="rect">
                      <a:avLst/>
                    </a:prstGeom>
                  </pic:spPr>
                </pic:pic>
              </a:graphicData>
            </a:graphic>
          </wp:inline>
        </w:drawing>
      </w:r>
      <w:r>
        <w:t xml:space="preserve">   </w:t>
      </w:r>
      <w:r w:rsidR="009C1150">
        <w:rPr>
          <w:noProof/>
          <w:lang w:eastAsia="zh-CN"/>
        </w:rPr>
        <w:drawing>
          <wp:inline distT="0" distB="0" distL="0" distR="0" wp14:anchorId="19EF22EC" wp14:editId="6CA247D5">
            <wp:extent cx="2671638" cy="22746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clrChange>
                        <a:clrFrom>
                          <a:srgbClr val="F0F0F0"/>
                        </a:clrFrom>
                        <a:clrTo>
                          <a:srgbClr val="F0F0F0">
                            <a:alpha val="0"/>
                          </a:srgbClr>
                        </a:clrTo>
                      </a:clrChange>
                    </a:blip>
                    <a:stretch>
                      <a:fillRect/>
                    </a:stretch>
                  </pic:blipFill>
                  <pic:spPr>
                    <a:xfrm>
                      <a:off x="0" y="0"/>
                      <a:ext cx="2685757" cy="2286705"/>
                    </a:xfrm>
                    <a:prstGeom prst="rect">
                      <a:avLst/>
                    </a:prstGeom>
                  </pic:spPr>
                </pic:pic>
              </a:graphicData>
            </a:graphic>
          </wp:inline>
        </w:drawing>
      </w:r>
    </w:p>
    <w:p w14:paraId="50E9BFBB" w14:textId="67625B35" w:rsidR="00D138FF" w:rsidRDefault="007F309E" w:rsidP="009C1150">
      <w:pPr>
        <w:keepNext/>
      </w:pPr>
      <w:r>
        <w:rPr>
          <w:rFonts w:hint="cs"/>
          <w:rtl/>
        </w:rPr>
        <w:t xml:space="preserve"> </w:t>
      </w:r>
    </w:p>
    <w:p w14:paraId="00CB235D" w14:textId="712A41F0" w:rsidR="00964D1B" w:rsidRDefault="001E35F7" w:rsidP="00964D1B">
      <w:r>
        <w:t>With image</w:t>
      </w:r>
      <w:r w:rsidR="00964D1B">
        <w:t xml:space="preserve"> GingerBreadMan_first.jpg</w:t>
      </w:r>
      <w:r w:rsidR="009C1150">
        <w:t xml:space="preserve">, there are </w:t>
      </w:r>
      <w:r w:rsidR="001F04CC">
        <w:t>200 corner points were found.</w:t>
      </w:r>
    </w:p>
    <w:p w14:paraId="2F239F85" w14:textId="5C279750" w:rsidR="00346345" w:rsidRDefault="00346345" w:rsidP="00964D1B"/>
    <w:p w14:paraId="49286F8B" w14:textId="24B9205D" w:rsidR="00346345" w:rsidRDefault="00346345" w:rsidP="001E35F7">
      <w:r>
        <w:t xml:space="preserve"> </w:t>
      </w:r>
      <w:r w:rsidR="001F04CC">
        <w:rPr>
          <w:noProof/>
          <w:lang w:eastAsia="zh-CN"/>
        </w:rPr>
        <w:drawing>
          <wp:inline distT="0" distB="0" distL="0" distR="0" wp14:anchorId="53D1C05E" wp14:editId="7E203248">
            <wp:extent cx="3299791" cy="243701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clrChange>
                        <a:clrFrom>
                          <a:srgbClr val="F0F0F0"/>
                        </a:clrFrom>
                        <a:clrTo>
                          <a:srgbClr val="F0F0F0">
                            <a:alpha val="0"/>
                          </a:srgbClr>
                        </a:clrTo>
                      </a:clrChange>
                    </a:blip>
                    <a:stretch>
                      <a:fillRect/>
                    </a:stretch>
                  </pic:blipFill>
                  <pic:spPr>
                    <a:xfrm>
                      <a:off x="0" y="0"/>
                      <a:ext cx="3336661" cy="2464241"/>
                    </a:xfrm>
                    <a:prstGeom prst="rect">
                      <a:avLst/>
                    </a:prstGeom>
                  </pic:spPr>
                </pic:pic>
              </a:graphicData>
            </a:graphic>
          </wp:inline>
        </w:drawing>
      </w:r>
      <w:r>
        <w:t xml:space="preserve"> </w:t>
      </w:r>
      <w:r w:rsidR="009C1150">
        <w:rPr>
          <w:noProof/>
          <w:lang w:eastAsia="zh-CN"/>
        </w:rPr>
        <w:drawing>
          <wp:inline distT="0" distB="0" distL="0" distR="0" wp14:anchorId="340367D5" wp14:editId="5FC23127">
            <wp:extent cx="2727298" cy="24194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clrChange>
                        <a:clrFrom>
                          <a:srgbClr val="F0F0F0"/>
                        </a:clrFrom>
                        <a:clrTo>
                          <a:srgbClr val="F0F0F0">
                            <a:alpha val="0"/>
                          </a:srgbClr>
                        </a:clrTo>
                      </a:clrChange>
                    </a:blip>
                    <a:stretch>
                      <a:fillRect/>
                    </a:stretch>
                  </pic:blipFill>
                  <pic:spPr>
                    <a:xfrm>
                      <a:off x="0" y="0"/>
                      <a:ext cx="2756165" cy="2445033"/>
                    </a:xfrm>
                    <a:prstGeom prst="rect">
                      <a:avLst/>
                    </a:prstGeom>
                  </pic:spPr>
                </pic:pic>
              </a:graphicData>
            </a:graphic>
          </wp:inline>
        </w:drawing>
      </w:r>
    </w:p>
    <w:p w14:paraId="706431DA" w14:textId="76AA0F9D" w:rsidR="001E35F7" w:rsidRDefault="001E35F7" w:rsidP="001E35F7"/>
    <w:p w14:paraId="6AF3FC69" w14:textId="0923C38A" w:rsidR="00964D1B" w:rsidRDefault="001E35F7" w:rsidP="000E1E89">
      <w:r>
        <w:rPr>
          <w:rFonts w:ascii="Arial" w:hAnsi="Arial" w:cs="Arial"/>
          <w:sz w:val="24"/>
          <w:szCs w:val="24"/>
        </w:rPr>
        <w:t>Optical flow of the pixels</w:t>
      </w:r>
      <w:r w:rsidR="000E1E89">
        <w:t xml:space="preserve"> finding</w:t>
      </w:r>
    </w:p>
    <w:p w14:paraId="570564A8" w14:textId="30B6CC4C" w:rsidR="000E1E89" w:rsidRDefault="000E1E89" w:rsidP="000E1E89"/>
    <w:p w14:paraId="66F9AD41" w14:textId="77777777" w:rsidR="000E1E89" w:rsidRDefault="000E1E89" w:rsidP="000E1E89">
      <w:pPr>
        <w:keepNext/>
        <w:jc w:val="center"/>
      </w:pPr>
      <w:r>
        <w:lastRenderedPageBreak/>
        <w:pict w14:anchorId="52CAD237">
          <v:shape id="_x0000_i1045" type="#_x0000_t75" style="width:395.15pt;height:320.85pt">
            <v:imagedata r:id="rId22" o:title="5_1_1"/>
          </v:shape>
        </w:pict>
      </w:r>
    </w:p>
    <w:p w14:paraId="6FC83C13" w14:textId="40650EE5" w:rsidR="000E1E89" w:rsidRDefault="000E1E89" w:rsidP="000E1E89">
      <w:pPr>
        <w:pStyle w:val="Caption"/>
        <w:jc w:val="center"/>
      </w:pPr>
      <w:r>
        <w:t xml:space="preserve">Figure </w:t>
      </w:r>
      <w:r>
        <w:fldChar w:fldCharType="begin"/>
      </w:r>
      <w:r>
        <w:instrText xml:space="preserve"> SEQ Figure \* ARABIC </w:instrText>
      </w:r>
      <w:r>
        <w:fldChar w:fldCharType="separate"/>
      </w:r>
      <w:r w:rsidR="00CD0F5A">
        <w:rPr>
          <w:noProof/>
        </w:rPr>
        <w:t>9</w:t>
      </w:r>
      <w:r>
        <w:fldChar w:fldCharType="end"/>
      </w:r>
      <w:r>
        <w:t>Optical Flow</w:t>
      </w:r>
    </w:p>
    <w:p w14:paraId="57BAAAB4" w14:textId="37AAA2A3" w:rsidR="000E1E89" w:rsidRDefault="000E1E89" w:rsidP="000E1E89"/>
    <w:p w14:paraId="282E1AB0" w14:textId="77777777" w:rsidR="000E1E89" w:rsidRDefault="000E1E89" w:rsidP="000E1E89"/>
    <w:p w14:paraId="716FEF06" w14:textId="7A173457" w:rsidR="000E1E89" w:rsidRDefault="000E1E89" w:rsidP="000E1E89"/>
    <w:p w14:paraId="3184A327" w14:textId="77777777" w:rsidR="000E1E89" w:rsidRDefault="000E1E89" w:rsidP="000E1E89"/>
    <w:p w14:paraId="3DF1C049" w14:textId="25AE3390" w:rsidR="001E71E4" w:rsidRDefault="001E71E4" w:rsidP="001E71E4">
      <w:r w:rsidRPr="001E71E4">
        <w:t>Visualise the track on the last frame of the video</w:t>
      </w:r>
    </w:p>
    <w:p w14:paraId="5B41B89C" w14:textId="24FA3456" w:rsidR="000E1E89" w:rsidRDefault="000E1E89" w:rsidP="001E71E4"/>
    <w:p w14:paraId="4031F423" w14:textId="77777777" w:rsidR="001E71E4" w:rsidRDefault="001E71E4" w:rsidP="001E71E4">
      <w:pPr>
        <w:keepNext/>
      </w:pPr>
      <w:r>
        <w:rPr>
          <w:noProof/>
          <w:lang w:eastAsia="zh-CN"/>
        </w:rPr>
        <w:drawing>
          <wp:inline distT="0" distB="0" distL="0" distR="0" wp14:anchorId="6D541A4D" wp14:editId="1C9D314E">
            <wp:extent cx="2924175" cy="27410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clrChange>
                        <a:clrFrom>
                          <a:srgbClr val="F0F0F0"/>
                        </a:clrFrom>
                        <a:clrTo>
                          <a:srgbClr val="F0F0F0">
                            <a:alpha val="0"/>
                          </a:srgbClr>
                        </a:clrTo>
                      </a:clrChange>
                    </a:blip>
                    <a:stretch>
                      <a:fillRect/>
                    </a:stretch>
                  </pic:blipFill>
                  <pic:spPr>
                    <a:xfrm>
                      <a:off x="0" y="0"/>
                      <a:ext cx="2932653" cy="2749014"/>
                    </a:xfrm>
                    <a:prstGeom prst="rect">
                      <a:avLst/>
                    </a:prstGeom>
                  </pic:spPr>
                </pic:pic>
              </a:graphicData>
            </a:graphic>
          </wp:inline>
        </w:drawing>
      </w:r>
    </w:p>
    <w:p w14:paraId="544C5329" w14:textId="023C0A58" w:rsidR="001E71E4" w:rsidRDefault="001E71E4" w:rsidP="001E71E4">
      <w:pPr>
        <w:pStyle w:val="Caption"/>
      </w:pPr>
      <w:r>
        <w:t xml:space="preserve">Figure </w:t>
      </w:r>
      <w:r w:rsidR="00632ED4">
        <w:fldChar w:fldCharType="begin"/>
      </w:r>
      <w:r w:rsidR="00632ED4">
        <w:instrText xml:space="preserve"> SEQ Figure \* ARABIC </w:instrText>
      </w:r>
      <w:r w:rsidR="00632ED4">
        <w:fldChar w:fldCharType="separate"/>
      </w:r>
      <w:r w:rsidR="00CD0F5A">
        <w:rPr>
          <w:noProof/>
        </w:rPr>
        <w:t>10</w:t>
      </w:r>
      <w:r w:rsidR="00632ED4">
        <w:rPr>
          <w:noProof/>
        </w:rPr>
        <w:fldChar w:fldCharType="end"/>
      </w:r>
      <w:r>
        <w:t xml:space="preserve"> Last frame for track</w:t>
      </w:r>
    </w:p>
    <w:p w14:paraId="40FD1AC6" w14:textId="6C342D04" w:rsidR="001E71E4" w:rsidRDefault="00421D86" w:rsidP="001E71E4">
      <w:r w:rsidRPr="00421D86">
        <w:lastRenderedPageBreak/>
        <w:t>estimated track by the optical flow algorithm in comparison with the ground truth values</w:t>
      </w:r>
    </w:p>
    <w:p w14:paraId="4B488EAF" w14:textId="676F64A3" w:rsidR="00421D86" w:rsidRDefault="00CD0F5A" w:rsidP="001E71E4">
      <w:pPr>
        <w:keepNext/>
      </w:pPr>
      <w:r>
        <w:t>T</w:t>
      </w:r>
      <w:r w:rsidRPr="00CD0F5A">
        <w:t>he estimated trac</w:t>
      </w:r>
      <w:r>
        <w:t>k by the optical flow algorithm and</w:t>
      </w:r>
      <w:r w:rsidRPr="00CD0F5A">
        <w:t xml:space="preserve"> the ground truth values</w:t>
      </w:r>
      <w:r w:rsidR="00C327D8">
        <w:t xml:space="preserve"> are</w:t>
      </w:r>
      <w:r>
        <w:t xml:space="preserve"> illustrated in figure 11. </w:t>
      </w:r>
    </w:p>
    <w:p w14:paraId="3774A971" w14:textId="162FFC03" w:rsidR="00C327D8" w:rsidRDefault="008C63BF" w:rsidP="001E71E4">
      <w:pPr>
        <w:keepNext/>
      </w:pPr>
      <w:r>
        <w:t>Figure 13 shows that</w:t>
      </w:r>
      <w:r w:rsidR="00C327D8">
        <w:t xml:space="preserve"> track point gotten by </w:t>
      </w:r>
      <w:r w:rsidR="00C327D8">
        <w:t xml:space="preserve">optical flow algorithm </w:t>
      </w:r>
      <w:r w:rsidR="00C327D8">
        <w:t>in each frame always exits gaps with the truth track</w:t>
      </w:r>
      <w:r w:rsidR="00260692">
        <w:t>, spatially at the very beginning.</w:t>
      </w:r>
      <w:r w:rsidR="00C327D8">
        <w:t xml:space="preserve">   </w:t>
      </w:r>
    </w:p>
    <w:p w14:paraId="7438AFA4" w14:textId="6BB724E0" w:rsidR="00421D86" w:rsidRDefault="00847F7D" w:rsidP="001E71E4">
      <w:pPr>
        <w:keepNext/>
      </w:pPr>
      <w:r>
        <w:pict w14:anchorId="6AE4171A">
          <v:shape id="_x0000_i1077" type="#_x0000_t75" style="width:481.55pt;height:309.9pt">
            <v:imagedata r:id="rId24" o:title="5_1_track"/>
          </v:shape>
        </w:pict>
      </w:r>
    </w:p>
    <w:p w14:paraId="2E8117FF" w14:textId="77777777" w:rsidR="00421D86" w:rsidRDefault="00421D86" w:rsidP="001E71E4">
      <w:pPr>
        <w:keepNext/>
      </w:pPr>
    </w:p>
    <w:p w14:paraId="0983CB35" w14:textId="5C184200" w:rsidR="001E71E4" w:rsidRDefault="001E71E4" w:rsidP="001E71E4">
      <w:pPr>
        <w:pStyle w:val="Caption"/>
      </w:pPr>
      <w:r>
        <w:t xml:space="preserve">Figure </w:t>
      </w:r>
      <w:r w:rsidR="00632ED4">
        <w:fldChar w:fldCharType="begin"/>
      </w:r>
      <w:r w:rsidR="00632ED4">
        <w:instrText xml:space="preserve"> SEQ Figure \* ARABIC </w:instrText>
      </w:r>
      <w:r w:rsidR="00632ED4">
        <w:fldChar w:fldCharType="separate"/>
      </w:r>
      <w:r w:rsidR="00CD0F5A">
        <w:rPr>
          <w:noProof/>
        </w:rPr>
        <w:t>11</w:t>
      </w:r>
      <w:r w:rsidR="00632ED4">
        <w:rPr>
          <w:noProof/>
        </w:rPr>
        <w:fldChar w:fldCharType="end"/>
      </w:r>
      <w:r>
        <w:t xml:space="preserve">  Truth and track points compilation</w:t>
      </w:r>
    </w:p>
    <w:p w14:paraId="22ED49DC" w14:textId="42E44EE8" w:rsidR="00CD0F5A" w:rsidRDefault="00847F7D" w:rsidP="00CD0F5A">
      <w:pPr>
        <w:keepNext/>
      </w:pPr>
      <w:r>
        <w:pict w14:anchorId="3FD9EFF8">
          <v:shape id="_x0000_i1079" type="#_x0000_t75" style="width:482.1pt;height:307pt">
            <v:imagedata r:id="rId25" o:title="5_1_track_zoom"/>
          </v:shape>
        </w:pict>
      </w:r>
    </w:p>
    <w:p w14:paraId="7E3FEF3D" w14:textId="59E90903" w:rsidR="00802DB4" w:rsidRDefault="00CD0F5A" w:rsidP="00CD0F5A">
      <w:pPr>
        <w:pStyle w:val="Caption"/>
      </w:pPr>
      <w:r>
        <w:t xml:space="preserve">Figure </w:t>
      </w:r>
      <w:r>
        <w:fldChar w:fldCharType="begin"/>
      </w:r>
      <w:r>
        <w:instrText xml:space="preserve"> SEQ Figure \* ARABIC </w:instrText>
      </w:r>
      <w:r>
        <w:fldChar w:fldCharType="separate"/>
      </w:r>
      <w:r>
        <w:rPr>
          <w:noProof/>
        </w:rPr>
        <w:t>12</w:t>
      </w:r>
      <w:r>
        <w:fldChar w:fldCharType="end"/>
      </w:r>
      <w:r>
        <w:t xml:space="preserve"> Ground Truth vs</w:t>
      </w:r>
    </w:p>
    <w:p w14:paraId="640AD77E" w14:textId="46152328" w:rsidR="00802DB4" w:rsidRDefault="00802DB4" w:rsidP="00802DB4"/>
    <w:p w14:paraId="7022BCC6" w14:textId="37E0BFF6" w:rsidR="00B11197" w:rsidRDefault="00CD0F5A" w:rsidP="00B11197">
      <w:pPr>
        <w:keepNext/>
        <w:jc w:val="center"/>
      </w:pPr>
      <w:r>
        <w:lastRenderedPageBreak/>
        <w:pict w14:anchorId="1140CAC0">
          <v:shape id="_x0000_i1073" type="#_x0000_t75" style="width:480.95pt;height:325.45pt">
            <v:imagedata r:id="rId26" o:title="5_1_square_errors"/>
          </v:shape>
        </w:pict>
      </w:r>
    </w:p>
    <w:p w14:paraId="33F29225" w14:textId="487EF845" w:rsidR="00B11197" w:rsidRPr="00802DB4" w:rsidRDefault="00B11197" w:rsidP="00B11197">
      <w:pPr>
        <w:pStyle w:val="Caption"/>
        <w:jc w:val="center"/>
      </w:pPr>
      <w:r>
        <w:t xml:space="preserve">Figure </w:t>
      </w:r>
      <w:r>
        <w:fldChar w:fldCharType="begin"/>
      </w:r>
      <w:r>
        <w:instrText xml:space="preserve"> SEQ Figure \* ARABIC </w:instrText>
      </w:r>
      <w:r>
        <w:fldChar w:fldCharType="separate"/>
      </w:r>
      <w:r w:rsidR="00CD0F5A">
        <w:rPr>
          <w:noProof/>
        </w:rPr>
        <w:t>13</w:t>
      </w:r>
      <w:r>
        <w:fldChar w:fldCharType="end"/>
      </w:r>
      <w:r>
        <w:t xml:space="preserve"> Square errors</w:t>
      </w:r>
    </w:p>
    <w:p w14:paraId="0390D8D3" w14:textId="3F0D59E4" w:rsidR="00964D1B" w:rsidRDefault="00041A67" w:rsidP="001C293A">
      <w:r>
        <w:t xml:space="preserve">Face detection and tracking </w:t>
      </w:r>
    </w:p>
    <w:p w14:paraId="7E3E6102" w14:textId="77777777" w:rsidR="008C63BF" w:rsidRDefault="008C63BF" w:rsidP="001C293A"/>
    <w:p w14:paraId="78EDC733" w14:textId="77777777" w:rsidR="00041A67" w:rsidRDefault="00041A67" w:rsidP="00041A67">
      <w:pPr>
        <w:keepNext/>
      </w:pPr>
      <w:r>
        <w:rPr>
          <w:noProof/>
          <w:lang w:eastAsia="zh-CN"/>
        </w:rPr>
        <w:drawing>
          <wp:inline distT="0" distB="0" distL="0" distR="0" wp14:anchorId="2E6EB0CD" wp14:editId="778091DB">
            <wp:extent cx="4013505" cy="307238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clrChange>
                        <a:clrFrom>
                          <a:srgbClr val="F0F0F0"/>
                        </a:clrFrom>
                        <a:clrTo>
                          <a:srgbClr val="F0F0F0">
                            <a:alpha val="0"/>
                          </a:srgbClr>
                        </a:clrTo>
                      </a:clrChange>
                    </a:blip>
                    <a:stretch>
                      <a:fillRect/>
                    </a:stretch>
                  </pic:blipFill>
                  <pic:spPr>
                    <a:xfrm>
                      <a:off x="0" y="0"/>
                      <a:ext cx="4020730" cy="3077914"/>
                    </a:xfrm>
                    <a:prstGeom prst="rect">
                      <a:avLst/>
                    </a:prstGeom>
                  </pic:spPr>
                </pic:pic>
              </a:graphicData>
            </a:graphic>
          </wp:inline>
        </w:drawing>
      </w:r>
    </w:p>
    <w:p w14:paraId="657CCD45" w14:textId="4A005CDA" w:rsidR="00041A67" w:rsidRDefault="00041A67" w:rsidP="00041A67">
      <w:pPr>
        <w:pStyle w:val="Caption"/>
      </w:pPr>
      <w:r>
        <w:t xml:space="preserve">Figure </w:t>
      </w:r>
      <w:r w:rsidR="00632ED4">
        <w:fldChar w:fldCharType="begin"/>
      </w:r>
      <w:r w:rsidR="00632ED4">
        <w:instrText xml:space="preserve"> SEQ Figure \* ARABIC </w:instrText>
      </w:r>
      <w:r w:rsidR="00632ED4">
        <w:fldChar w:fldCharType="separate"/>
      </w:r>
      <w:r w:rsidR="00CD0F5A">
        <w:rPr>
          <w:noProof/>
        </w:rPr>
        <w:t>14</w:t>
      </w:r>
      <w:r w:rsidR="00632ED4">
        <w:rPr>
          <w:noProof/>
        </w:rPr>
        <w:fldChar w:fldCharType="end"/>
      </w:r>
      <w:r>
        <w:t xml:space="preserve"> Face detection and tracking</w:t>
      </w:r>
    </w:p>
    <w:p w14:paraId="4367F652" w14:textId="5519FF7F" w:rsidR="00041A67" w:rsidRDefault="00041A67" w:rsidP="001C293A"/>
    <w:p w14:paraId="616B990E" w14:textId="1B3DF325" w:rsidR="00041A67" w:rsidRDefault="00041A67" w:rsidP="001C293A"/>
    <w:p w14:paraId="32A58325" w14:textId="0AF20D56" w:rsidR="00041A67" w:rsidRDefault="00041A67" w:rsidP="001C293A"/>
    <w:p w14:paraId="02F6508C" w14:textId="77777777" w:rsidR="00041A67" w:rsidRDefault="00041A67" w:rsidP="001C293A"/>
    <w:p w14:paraId="326D494B" w14:textId="23EC2CA6" w:rsidR="00D138FF" w:rsidRDefault="00B64FF6" w:rsidP="001C293A">
      <w:r>
        <w:rPr>
          <w:noProof/>
          <w:lang w:eastAsia="zh-CN"/>
        </w:rPr>
        <w:drawing>
          <wp:anchor distT="0" distB="0" distL="114300" distR="114300" simplePos="0" relativeHeight="251612672" behindDoc="0" locked="0" layoutInCell="1" allowOverlap="1" wp14:anchorId="150D7104" wp14:editId="71E3CDF0">
            <wp:simplePos x="0" y="0"/>
            <wp:positionH relativeFrom="column">
              <wp:posOffset>3810</wp:posOffset>
            </wp:positionH>
            <wp:positionV relativeFrom="paragraph">
              <wp:posOffset>520065</wp:posOffset>
            </wp:positionV>
            <wp:extent cx="5867400" cy="289877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67400" cy="2898775"/>
                    </a:xfrm>
                    <a:prstGeom prst="rect">
                      <a:avLst/>
                    </a:prstGeom>
                    <a:noFill/>
                  </pic:spPr>
                </pic:pic>
              </a:graphicData>
            </a:graphic>
            <wp14:sizeRelH relativeFrom="page">
              <wp14:pctWidth>0</wp14:pctWidth>
            </wp14:sizeRelH>
            <wp14:sizeRelV relativeFrom="page">
              <wp14:pctHeight>0</wp14:pctHeight>
            </wp14:sizeRelV>
          </wp:anchor>
        </w:drawing>
      </w:r>
      <w:r w:rsidR="00D138FF">
        <w:t>Figure like this</w:t>
      </w:r>
      <w:r w:rsidR="00BE40F6">
        <w:t xml:space="preserve"> (include labels and caption)</w:t>
      </w:r>
      <w:r w:rsidR="00D138FF">
        <w:t>:</w:t>
      </w:r>
    </w:p>
    <w:p w14:paraId="0D01BEB3" w14:textId="2A9EA9FE" w:rsidR="00D138FF" w:rsidRDefault="00D138FF" w:rsidP="00D138FF">
      <w:pPr>
        <w:pStyle w:val="Caption"/>
        <w:rPr>
          <w:color w:val="auto"/>
        </w:rPr>
      </w:pPr>
    </w:p>
    <w:p w14:paraId="419224D3" w14:textId="03F46073" w:rsidR="00D138FF" w:rsidRPr="00BE40F6" w:rsidRDefault="00D138FF" w:rsidP="00D138FF">
      <w:pPr>
        <w:pStyle w:val="Caption"/>
        <w:rPr>
          <w:i w:val="0"/>
          <w:iCs w:val="0"/>
          <w:color w:val="auto"/>
          <w:sz w:val="22"/>
          <w:szCs w:val="22"/>
        </w:rPr>
      </w:pPr>
      <w:r w:rsidRPr="00276EA1">
        <w:rPr>
          <w:b/>
          <w:color w:val="auto"/>
          <w:sz w:val="22"/>
          <w:szCs w:val="22"/>
        </w:rPr>
        <w:t xml:space="preserve">Figure </w:t>
      </w:r>
      <w:r w:rsidR="00936C96">
        <w:rPr>
          <w:b/>
          <w:color w:val="auto"/>
          <w:sz w:val="22"/>
          <w:szCs w:val="22"/>
        </w:rPr>
        <w:fldChar w:fldCharType="begin"/>
      </w:r>
      <w:r w:rsidR="00936C96">
        <w:rPr>
          <w:b/>
          <w:color w:val="auto"/>
          <w:sz w:val="22"/>
          <w:szCs w:val="22"/>
        </w:rPr>
        <w:instrText xml:space="preserve"> SEQ Figure \* ARABIC </w:instrText>
      </w:r>
      <w:r w:rsidR="00936C96">
        <w:rPr>
          <w:b/>
          <w:color w:val="auto"/>
          <w:sz w:val="22"/>
          <w:szCs w:val="22"/>
        </w:rPr>
        <w:fldChar w:fldCharType="separate"/>
      </w:r>
      <w:r w:rsidR="00CD0F5A">
        <w:rPr>
          <w:b/>
          <w:noProof/>
          <w:color w:val="auto"/>
          <w:sz w:val="22"/>
          <w:szCs w:val="22"/>
        </w:rPr>
        <w:t>15</w:t>
      </w:r>
      <w:r w:rsidR="00936C96">
        <w:rPr>
          <w:b/>
          <w:color w:val="auto"/>
          <w:sz w:val="22"/>
          <w:szCs w:val="22"/>
        </w:rPr>
        <w:fldChar w:fldCharType="end"/>
      </w:r>
      <w:r w:rsidRPr="00BE40F6">
        <w:rPr>
          <w:color w:val="auto"/>
          <w:sz w:val="22"/>
          <w:szCs w:val="22"/>
        </w:rPr>
        <w:t xml:space="preserve"> </w:t>
      </w:r>
      <w:r w:rsidR="00FC1F11">
        <w:rPr>
          <w:color w:val="auto"/>
          <w:sz w:val="22"/>
          <w:szCs w:val="22"/>
        </w:rPr>
        <w:t>(a)</w:t>
      </w:r>
      <w:r w:rsidRPr="00BE40F6">
        <w:rPr>
          <w:color w:val="auto"/>
          <w:sz w:val="22"/>
          <w:szCs w:val="22"/>
        </w:rPr>
        <w:t xml:space="preserve"> A cochlear implant </w:t>
      </w:r>
      <w:sdt>
        <w:sdtPr>
          <w:rPr>
            <w:color w:val="auto"/>
            <w:sz w:val="22"/>
            <w:szCs w:val="22"/>
          </w:rPr>
          <w:id w:val="-1255892293"/>
          <w:citation/>
        </w:sdtPr>
        <w:sdtEndPr/>
        <w:sdtContent>
          <w:r w:rsidRPr="00BE40F6">
            <w:rPr>
              <w:color w:val="auto"/>
              <w:sz w:val="22"/>
              <w:szCs w:val="22"/>
            </w:rPr>
            <w:fldChar w:fldCharType="begin"/>
          </w:r>
          <w:r w:rsidRPr="00BE40F6">
            <w:rPr>
              <w:color w:val="auto"/>
              <w:sz w:val="22"/>
              <w:szCs w:val="22"/>
            </w:rPr>
            <w:instrText xml:space="preserve"> CITATION Zen08 \l 2057 </w:instrText>
          </w:r>
          <w:r w:rsidRPr="00BE40F6">
            <w:rPr>
              <w:color w:val="auto"/>
              <w:sz w:val="22"/>
              <w:szCs w:val="22"/>
            </w:rPr>
            <w:fldChar w:fldCharType="separate"/>
          </w:r>
          <w:r w:rsidRPr="00BE40F6">
            <w:rPr>
              <w:noProof/>
              <w:color w:val="auto"/>
              <w:sz w:val="22"/>
              <w:szCs w:val="22"/>
            </w:rPr>
            <w:t>(Zeng, et al. 2008)</w:t>
          </w:r>
          <w:r w:rsidRPr="00BE40F6">
            <w:rPr>
              <w:color w:val="auto"/>
              <w:sz w:val="22"/>
              <w:szCs w:val="22"/>
            </w:rPr>
            <w:fldChar w:fldCharType="end"/>
          </w:r>
        </w:sdtContent>
      </w:sdt>
      <w:r w:rsidRPr="00BE40F6">
        <w:rPr>
          <w:color w:val="auto"/>
          <w:sz w:val="22"/>
          <w:szCs w:val="22"/>
        </w:rPr>
        <w:t xml:space="preserve">. </w:t>
      </w:r>
      <w:r w:rsidR="00FC1F11">
        <w:rPr>
          <w:color w:val="auto"/>
          <w:sz w:val="22"/>
          <w:szCs w:val="22"/>
        </w:rPr>
        <w:t>(b)</w:t>
      </w:r>
      <w:r w:rsidRPr="00BE40F6">
        <w:rPr>
          <w:color w:val="auto"/>
          <w:sz w:val="22"/>
          <w:szCs w:val="22"/>
        </w:rPr>
        <w:t xml:space="preserve"> </w:t>
      </w:r>
      <w:r w:rsidR="00E75484">
        <w:rPr>
          <w:i w:val="0"/>
          <w:iCs w:val="0"/>
          <w:color w:val="auto"/>
          <w:sz w:val="22"/>
          <w:szCs w:val="22"/>
        </w:rPr>
        <w:t>Signal processing block diagram for the continuous interleaved sampling procedure</w:t>
      </w:r>
      <w:r w:rsidR="00331041">
        <w:rPr>
          <w:i w:val="0"/>
          <w:iCs w:val="0"/>
          <w:color w:val="auto"/>
          <w:sz w:val="22"/>
          <w:szCs w:val="22"/>
        </w:rPr>
        <w:t xml:space="preserve"> </w:t>
      </w:r>
      <w:sdt>
        <w:sdtPr>
          <w:rPr>
            <w:i w:val="0"/>
            <w:iCs w:val="0"/>
            <w:color w:val="auto"/>
            <w:sz w:val="22"/>
            <w:szCs w:val="22"/>
          </w:rPr>
          <w:id w:val="-1983921225"/>
          <w:citation/>
        </w:sdtPr>
        <w:sdtEndPr/>
        <w:sdtContent>
          <w:r w:rsidR="00331041">
            <w:rPr>
              <w:i w:val="0"/>
              <w:iCs w:val="0"/>
              <w:color w:val="auto"/>
              <w:sz w:val="22"/>
              <w:szCs w:val="22"/>
            </w:rPr>
            <w:fldChar w:fldCharType="begin"/>
          </w:r>
          <w:r w:rsidR="00331041">
            <w:rPr>
              <w:i w:val="0"/>
              <w:iCs w:val="0"/>
              <w:color w:val="auto"/>
              <w:sz w:val="22"/>
              <w:szCs w:val="22"/>
            </w:rPr>
            <w:instrText xml:space="preserve"> CITATION Lai99 \l 2057 </w:instrText>
          </w:r>
          <w:r w:rsidR="00331041">
            <w:rPr>
              <w:i w:val="0"/>
              <w:iCs w:val="0"/>
              <w:color w:val="auto"/>
              <w:sz w:val="22"/>
              <w:szCs w:val="22"/>
            </w:rPr>
            <w:fldChar w:fldCharType="separate"/>
          </w:r>
          <w:r w:rsidR="00331041" w:rsidRPr="00331041">
            <w:rPr>
              <w:noProof/>
              <w:color w:val="auto"/>
              <w:sz w:val="22"/>
              <w:szCs w:val="22"/>
            </w:rPr>
            <w:t>(Laizou 1999)</w:t>
          </w:r>
          <w:r w:rsidR="00331041">
            <w:rPr>
              <w:i w:val="0"/>
              <w:iCs w:val="0"/>
              <w:color w:val="auto"/>
              <w:sz w:val="22"/>
              <w:szCs w:val="22"/>
            </w:rPr>
            <w:fldChar w:fldCharType="end"/>
          </w:r>
        </w:sdtContent>
      </w:sdt>
      <w:r w:rsidR="00E75484">
        <w:rPr>
          <w:i w:val="0"/>
          <w:iCs w:val="0"/>
          <w:color w:val="auto"/>
          <w:sz w:val="22"/>
          <w:szCs w:val="22"/>
        </w:rPr>
        <w:t>.</w:t>
      </w:r>
      <w:r w:rsidRPr="00BE40F6">
        <w:rPr>
          <w:i w:val="0"/>
          <w:iCs w:val="0"/>
          <w:color w:val="auto"/>
          <w:sz w:val="22"/>
          <w:szCs w:val="22"/>
        </w:rPr>
        <w:t xml:space="preserve">  </w:t>
      </w:r>
      <w:r w:rsidR="00B64FF6">
        <w:rPr>
          <w:i w:val="0"/>
          <w:iCs w:val="0"/>
          <w:color w:val="auto"/>
          <w:sz w:val="22"/>
          <w:szCs w:val="22"/>
        </w:rPr>
        <w:t>Note: do not actually copy/paste low quality figures like this one in (b) from journal papers (image is fuzzy and text is so small it is almost unreadable) – redraw the figure instead.</w:t>
      </w:r>
    </w:p>
    <w:p w14:paraId="25A18C5A" w14:textId="3F49B94C" w:rsidR="00D138FF" w:rsidRDefault="00D138FF" w:rsidP="001C293A"/>
    <w:p w14:paraId="143AB302" w14:textId="77777777" w:rsidR="00BE40F6" w:rsidRDefault="00BE40F6" w:rsidP="007A01D7"/>
    <w:p w14:paraId="2AF211B2" w14:textId="77777777" w:rsidR="00BE40F6" w:rsidRDefault="00BE40F6" w:rsidP="007A01D7"/>
    <w:p w14:paraId="0BFFE48D" w14:textId="679F1869" w:rsidR="00685A96" w:rsidRDefault="00A0233E" w:rsidP="007A01D7">
      <w:pPr>
        <w:pStyle w:val="Heading2"/>
      </w:pPr>
      <w:bookmarkStart w:id="9" w:name="_Toc510299660"/>
      <w:r>
        <w:t>Results</w:t>
      </w:r>
      <w:bookmarkEnd w:id="9"/>
    </w:p>
    <w:p w14:paraId="00967F72" w14:textId="40849724" w:rsidR="007A01D7" w:rsidRDefault="007A01D7" w:rsidP="00630AE6">
      <w:r>
        <w:t>Normal text here</w:t>
      </w:r>
    </w:p>
    <w:p w14:paraId="2D40A748" w14:textId="778348C1" w:rsidR="00D138FF" w:rsidRDefault="00331041" w:rsidP="00D138FF">
      <w:r>
        <w:t xml:space="preserve">Please do the following with figures: </w:t>
      </w:r>
    </w:p>
    <w:p w14:paraId="07FABE45" w14:textId="41FEB529" w:rsidR="00331041" w:rsidRDefault="00331041" w:rsidP="00331041">
      <w:pPr>
        <w:pStyle w:val="ListParagraph"/>
        <w:numPr>
          <w:ilvl w:val="0"/>
          <w:numId w:val="8"/>
        </w:numPr>
      </w:pPr>
      <w:r>
        <w:t xml:space="preserve">Text should be a readable size (hint: shrink your </w:t>
      </w:r>
      <w:proofErr w:type="spellStart"/>
      <w:r w:rsidR="00276EA1">
        <w:t>M</w:t>
      </w:r>
      <w:r>
        <w:t>atlab</w:t>
      </w:r>
      <w:proofErr w:type="spellEnd"/>
      <w:r>
        <w:t xml:space="preserve"> figure before exporting it, which makes the text relatively larger)</w:t>
      </w:r>
      <w:r w:rsidR="00276EA1">
        <w:t>.</w:t>
      </w:r>
    </w:p>
    <w:p w14:paraId="61AE51C1" w14:textId="5DBDB638" w:rsidR="00331041" w:rsidRDefault="00331041" w:rsidP="00331041">
      <w:pPr>
        <w:pStyle w:val="ListParagraph"/>
        <w:numPr>
          <w:ilvl w:val="0"/>
          <w:numId w:val="8"/>
        </w:numPr>
      </w:pPr>
      <w:r>
        <w:t>Label axes.</w:t>
      </w:r>
    </w:p>
    <w:p w14:paraId="3505EAB2" w14:textId="126D58F7" w:rsidR="00331041" w:rsidRDefault="00331041" w:rsidP="00331041">
      <w:pPr>
        <w:pStyle w:val="ListParagraph"/>
        <w:numPr>
          <w:ilvl w:val="0"/>
          <w:numId w:val="8"/>
        </w:numPr>
      </w:pPr>
      <w:r>
        <w:t>Include units or state e.g. no units or arbitrary units (a. u.)</w:t>
      </w:r>
    </w:p>
    <w:p w14:paraId="30B2FDC2" w14:textId="3E96AA09" w:rsidR="00331041" w:rsidRDefault="00331041" w:rsidP="00331041">
      <w:pPr>
        <w:pStyle w:val="ListParagraph"/>
        <w:numPr>
          <w:ilvl w:val="0"/>
          <w:numId w:val="8"/>
        </w:numPr>
      </w:pPr>
      <w:r>
        <w:t>If plotting more than one line include a legend.</w:t>
      </w:r>
    </w:p>
    <w:p w14:paraId="6BCB7B89" w14:textId="0D401F42" w:rsidR="00276EA1" w:rsidRDefault="00276EA1" w:rsidP="00331041">
      <w:pPr>
        <w:pStyle w:val="ListParagraph"/>
        <w:numPr>
          <w:ilvl w:val="0"/>
          <w:numId w:val="8"/>
        </w:numPr>
      </w:pPr>
      <w:r>
        <w:t>Include labels and titles if appropriate (use your judgement).</w:t>
      </w:r>
    </w:p>
    <w:p w14:paraId="6378B325" w14:textId="4919D9C9" w:rsidR="00276EA1" w:rsidRDefault="00276EA1" w:rsidP="00331041">
      <w:pPr>
        <w:pStyle w:val="ListParagraph"/>
        <w:numPr>
          <w:ilvl w:val="0"/>
          <w:numId w:val="8"/>
        </w:numPr>
      </w:pPr>
      <w:r>
        <w:t>Figures do not have to take up a lot of space – size them appropriately.</w:t>
      </w:r>
    </w:p>
    <w:p w14:paraId="488D58E2" w14:textId="79423A6A" w:rsidR="00331041" w:rsidRDefault="00331041" w:rsidP="00331041">
      <w:r>
        <w:t>Bad figure:</w:t>
      </w:r>
    </w:p>
    <w:p w14:paraId="7732F732" w14:textId="3A5A8EAC" w:rsidR="00331041" w:rsidRDefault="00276EA1" w:rsidP="00361FDB">
      <w:pPr>
        <w:jc w:val="center"/>
      </w:pPr>
      <w:r w:rsidRPr="00276EA1">
        <w:rPr>
          <w:noProof/>
          <w:lang w:eastAsia="zh-CN"/>
        </w:rPr>
        <w:lastRenderedPageBreak/>
        <w:drawing>
          <wp:inline distT="0" distB="0" distL="0" distR="0" wp14:anchorId="3F203068" wp14:editId="637DCC62">
            <wp:extent cx="5258006" cy="3171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3226" cy="3187039"/>
                    </a:xfrm>
                    <a:prstGeom prst="rect">
                      <a:avLst/>
                    </a:prstGeom>
                  </pic:spPr>
                </pic:pic>
              </a:graphicData>
            </a:graphic>
          </wp:inline>
        </w:drawing>
      </w:r>
    </w:p>
    <w:p w14:paraId="7CC7DB15" w14:textId="7865F642" w:rsidR="00331041" w:rsidRDefault="00331041" w:rsidP="00331041">
      <w:r>
        <w:t>Good figure:</w:t>
      </w:r>
    </w:p>
    <w:p w14:paraId="4A8074D8" w14:textId="2BDDB75B" w:rsidR="00BE40F6" w:rsidRDefault="00276EA1" w:rsidP="00D138FF">
      <w:r w:rsidRPr="00276EA1">
        <w:rPr>
          <w:noProof/>
          <w:lang w:eastAsia="zh-CN"/>
        </w:rPr>
        <w:drawing>
          <wp:inline distT="0" distB="0" distL="0" distR="0" wp14:anchorId="73CFF460" wp14:editId="105A1B06">
            <wp:extent cx="612013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2057400"/>
                    </a:xfrm>
                    <a:prstGeom prst="rect">
                      <a:avLst/>
                    </a:prstGeom>
                  </pic:spPr>
                </pic:pic>
              </a:graphicData>
            </a:graphic>
          </wp:inline>
        </w:drawing>
      </w:r>
    </w:p>
    <w:p w14:paraId="151782AA" w14:textId="3ABAAB5F" w:rsidR="00C90724" w:rsidRPr="00041A67" w:rsidRDefault="00276EA1" w:rsidP="00041A67">
      <w:pPr>
        <w:pStyle w:val="Caption"/>
        <w:rPr>
          <w:color w:val="auto"/>
          <w:sz w:val="22"/>
          <w:szCs w:val="22"/>
        </w:rPr>
      </w:pPr>
      <w:r w:rsidRPr="00276EA1">
        <w:rPr>
          <w:b/>
          <w:color w:val="auto"/>
          <w:sz w:val="22"/>
          <w:szCs w:val="22"/>
        </w:rPr>
        <w:t xml:space="preserve">Figure </w:t>
      </w:r>
      <w:r w:rsidR="00936C96">
        <w:rPr>
          <w:b/>
          <w:color w:val="auto"/>
          <w:sz w:val="22"/>
          <w:szCs w:val="22"/>
        </w:rPr>
        <w:fldChar w:fldCharType="begin"/>
      </w:r>
      <w:r w:rsidR="00936C96">
        <w:rPr>
          <w:b/>
          <w:color w:val="auto"/>
          <w:sz w:val="22"/>
          <w:szCs w:val="22"/>
        </w:rPr>
        <w:instrText xml:space="preserve"> SEQ Figure \* ARABIC </w:instrText>
      </w:r>
      <w:r w:rsidR="00936C96">
        <w:rPr>
          <w:b/>
          <w:color w:val="auto"/>
          <w:sz w:val="22"/>
          <w:szCs w:val="22"/>
        </w:rPr>
        <w:fldChar w:fldCharType="separate"/>
      </w:r>
      <w:r w:rsidR="00CD0F5A">
        <w:rPr>
          <w:b/>
          <w:noProof/>
          <w:color w:val="auto"/>
          <w:sz w:val="22"/>
          <w:szCs w:val="22"/>
        </w:rPr>
        <w:t>16</w:t>
      </w:r>
      <w:r w:rsidR="00936C96">
        <w:rPr>
          <w:b/>
          <w:color w:val="auto"/>
          <w:sz w:val="22"/>
          <w:szCs w:val="22"/>
        </w:rPr>
        <w:fldChar w:fldCharType="end"/>
      </w:r>
      <w:r>
        <w:rPr>
          <w:color w:val="auto"/>
          <w:sz w:val="22"/>
          <w:szCs w:val="22"/>
        </w:rPr>
        <w:t xml:space="preserve"> (a) A linear function, y=3x, demonstrating linearity! (b) A comparison of a linear and quadratic function, demonstrating nonlinearity!</w:t>
      </w:r>
    </w:p>
    <w:p w14:paraId="27A1B034" w14:textId="24EEE18B" w:rsidR="00685A96" w:rsidRDefault="00685A96" w:rsidP="001C293A"/>
    <w:p w14:paraId="64373CEE" w14:textId="47AA1B7C" w:rsidR="007A01D7" w:rsidRDefault="00A0233E" w:rsidP="007A01D7">
      <w:pPr>
        <w:pStyle w:val="Heading2"/>
      </w:pPr>
      <w:bookmarkStart w:id="10" w:name="_Toc510299661"/>
      <w:r>
        <w:t>Discussion</w:t>
      </w:r>
      <w:bookmarkEnd w:id="10"/>
    </w:p>
    <w:p w14:paraId="31AEDAAE" w14:textId="125399D3" w:rsidR="007A01D7" w:rsidRDefault="007A01D7" w:rsidP="001C293A">
      <w:r>
        <w:t>Normal text here</w:t>
      </w:r>
    </w:p>
    <w:p w14:paraId="28A3E8E5" w14:textId="774DD587" w:rsidR="007A01D7" w:rsidRDefault="007A01D7" w:rsidP="00904EB3">
      <w:pPr>
        <w:pStyle w:val="Heading3"/>
      </w:pPr>
      <w:bookmarkStart w:id="11" w:name="_Toc510299662"/>
      <w:r>
        <w:t>Subsection heading like this</w:t>
      </w:r>
      <w:bookmarkEnd w:id="11"/>
    </w:p>
    <w:p w14:paraId="1C081370" w14:textId="3FA5D421" w:rsidR="007A01D7" w:rsidRDefault="007A01D7" w:rsidP="001C293A"/>
    <w:p w14:paraId="00F17CFB" w14:textId="5C08D191" w:rsidR="00685A96" w:rsidRDefault="00685A96" w:rsidP="007A01D7">
      <w:pPr>
        <w:pStyle w:val="Heading2"/>
      </w:pPr>
      <w:bookmarkStart w:id="12" w:name="_Toc510299663"/>
      <w:r>
        <w:t>Conclusions</w:t>
      </w:r>
      <w:bookmarkEnd w:id="12"/>
    </w:p>
    <w:p w14:paraId="6874323A" w14:textId="6CB5EDCB" w:rsidR="00685A96" w:rsidRDefault="00904EB3" w:rsidP="001C293A">
      <w:r>
        <w:t>Conclusions here.</w:t>
      </w:r>
    </w:p>
    <w:p w14:paraId="721CC0B6" w14:textId="6C5A0D61" w:rsidR="00CE0EFF" w:rsidRDefault="00CE0EFF" w:rsidP="001C293A"/>
    <w:p w14:paraId="5419FBAE" w14:textId="53AF5C54" w:rsidR="00CE0EFF" w:rsidRDefault="00CE0EFF" w:rsidP="001C293A">
      <w:r>
        <w:t xml:space="preserve">Note: References can be automatically inserted below by going to the References menu tab in </w:t>
      </w:r>
      <w:r w:rsidR="00580F34">
        <w:t>MS</w:t>
      </w:r>
      <w:r>
        <w:t xml:space="preserve"> Word and clicking ‘Bibliography’-&gt;’Insert Bibliography’.</w:t>
      </w:r>
    </w:p>
    <w:p w14:paraId="40CB14AA" w14:textId="15D8A046" w:rsidR="007A01D7" w:rsidRDefault="00774509" w:rsidP="00685A96">
      <w:pPr>
        <w:pStyle w:val="Heading3"/>
      </w:pPr>
      <w:bookmarkStart w:id="13" w:name="_Toc510299664"/>
      <w:r w:rsidRPr="00FE5147">
        <w:t>References</w:t>
      </w:r>
      <w:bookmarkEnd w:id="13"/>
    </w:p>
    <w:p w14:paraId="328956AD" w14:textId="4089FC6E" w:rsidR="00067E4F" w:rsidRDefault="00067E4F" w:rsidP="00067E4F"/>
    <w:p w14:paraId="64F711B8" w14:textId="67680B80" w:rsidR="008146C8" w:rsidRPr="008146C8" w:rsidRDefault="00067E4F" w:rsidP="008146C8">
      <w:pPr>
        <w:widowControl w:val="0"/>
        <w:autoSpaceDE w:val="0"/>
        <w:autoSpaceDN w:val="0"/>
        <w:adjustRightInd w:val="0"/>
        <w:spacing w:line="240" w:lineRule="auto"/>
        <w:ind w:left="640" w:hanging="640"/>
        <w:rPr>
          <w:rFonts w:cs="Calibri"/>
          <w:noProof/>
        </w:rPr>
      </w:pPr>
      <w:r>
        <w:lastRenderedPageBreak/>
        <w:fldChar w:fldCharType="begin" w:fldLock="1"/>
      </w:r>
      <w:r>
        <w:instrText xml:space="preserve">ADDIN Mendeley Bibliography CSL_BIBLIOGRAPHY </w:instrText>
      </w:r>
      <w:r>
        <w:fldChar w:fldCharType="separate"/>
      </w:r>
      <w:r w:rsidR="008146C8" w:rsidRPr="008146C8">
        <w:rPr>
          <w:rFonts w:cs="Calibri"/>
          <w:noProof/>
          <w:szCs w:val="24"/>
        </w:rPr>
        <w:t>[1]</w:t>
      </w:r>
      <w:r w:rsidR="008146C8" w:rsidRPr="008146C8">
        <w:rPr>
          <w:rFonts w:cs="Calibri"/>
          <w:noProof/>
          <w:szCs w:val="24"/>
        </w:rPr>
        <w:tab/>
        <w:t>D. Kim, “Sobel Operator and Canny Edge Detector ECE 480 Fall 2013 Team 4,” pp. 1–10, 2013.</w:t>
      </w:r>
    </w:p>
    <w:p w14:paraId="08A5D058" w14:textId="50D42D24" w:rsidR="00067E4F" w:rsidRPr="00067E4F" w:rsidRDefault="00067E4F" w:rsidP="00067E4F">
      <w:r>
        <w:fldChar w:fldCharType="end"/>
      </w:r>
    </w:p>
    <w:p w14:paraId="0ACEA4AA" w14:textId="2FC2C136" w:rsidR="007A01D7" w:rsidRDefault="007A01D7" w:rsidP="007A01D7">
      <w:pPr>
        <w:pStyle w:val="Bibliography"/>
        <w:ind w:left="720" w:hanging="720"/>
        <w:rPr>
          <w:noProof/>
          <w:sz w:val="24"/>
          <w:szCs w:val="24"/>
        </w:rPr>
      </w:pPr>
      <w:r>
        <w:fldChar w:fldCharType="begin"/>
      </w:r>
      <w:r>
        <w:instrText xml:space="preserve"> BIBLIOGRAPHY  \l 2057 </w:instrText>
      </w:r>
      <w:r>
        <w:fldChar w:fldCharType="separate"/>
      </w:r>
      <w:r>
        <w:rPr>
          <w:noProof/>
        </w:rPr>
        <w:t xml:space="preserve">Laizou, P. C. 1999. “Signal-processing techniques for cochlear implants.” </w:t>
      </w:r>
      <w:r>
        <w:rPr>
          <w:i/>
          <w:iCs/>
          <w:noProof/>
        </w:rPr>
        <w:t>IEEE Engineering in Medicine and Biology Magazine</w:t>
      </w:r>
      <w:r>
        <w:rPr>
          <w:noProof/>
        </w:rPr>
        <w:t xml:space="preserve"> 18 (3): 34-46.</w:t>
      </w:r>
    </w:p>
    <w:p w14:paraId="348FB59F" w14:textId="05699A46" w:rsidR="007A01D7" w:rsidRDefault="007A01D7" w:rsidP="007A01D7">
      <w:pPr>
        <w:pStyle w:val="Bibliography"/>
        <w:ind w:left="720" w:hanging="720"/>
        <w:rPr>
          <w:noProof/>
        </w:rPr>
      </w:pPr>
      <w:r>
        <w:rPr>
          <w:noProof/>
        </w:rPr>
        <w:t xml:space="preserve">Zeng, F. G., S. Rebscher, W. Harrison, X. Sun, and H. Feng. 2008. “Cochlear implants: system design, integration, and evaluation.” </w:t>
      </w:r>
      <w:r>
        <w:rPr>
          <w:i/>
          <w:iCs/>
          <w:noProof/>
        </w:rPr>
        <w:t>IEEE Reviews in Biomedical Engineering</w:t>
      </w:r>
      <w:r>
        <w:rPr>
          <w:noProof/>
        </w:rPr>
        <w:t xml:space="preserve"> 1: 115-142.</w:t>
      </w:r>
    </w:p>
    <w:p w14:paraId="2EF2B4C5" w14:textId="77777777" w:rsidR="00632ED4" w:rsidRDefault="007A01D7" w:rsidP="00943B6C">
      <w:pPr>
        <w:pStyle w:val="Heading2"/>
      </w:pPr>
      <w:r>
        <w:fldChar w:fldCharType="end"/>
      </w:r>
    </w:p>
    <w:p w14:paraId="38F3B653" w14:textId="77777777" w:rsidR="00632ED4" w:rsidRDefault="00632ED4" w:rsidP="00943B6C">
      <w:pPr>
        <w:pStyle w:val="Heading2"/>
      </w:pPr>
    </w:p>
    <w:p w14:paraId="6E510ABE" w14:textId="77777777" w:rsidR="00632ED4" w:rsidRDefault="00632ED4" w:rsidP="00943B6C">
      <w:pPr>
        <w:pStyle w:val="Heading2"/>
      </w:pPr>
      <w:r>
        <w:br w:type="page"/>
      </w:r>
    </w:p>
    <w:p w14:paraId="6E7BB0C7" w14:textId="77E6DA49" w:rsidR="00943B6C" w:rsidRDefault="00943B6C" w:rsidP="00943B6C">
      <w:pPr>
        <w:pStyle w:val="Heading2"/>
      </w:pPr>
      <w:r w:rsidRPr="00943B6C">
        <w:t xml:space="preserve"> </w:t>
      </w:r>
      <w:bookmarkStart w:id="14" w:name="_Toc510299665"/>
      <w:r>
        <w:t>Appendix</w:t>
      </w:r>
      <w:bookmarkEnd w:id="14"/>
    </w:p>
    <w:p w14:paraId="1A39ADD1" w14:textId="77777777" w:rsidR="00943B6C" w:rsidRDefault="00943B6C" w:rsidP="00943B6C">
      <w:r>
        <w:t>Normal text here</w:t>
      </w:r>
      <w:bookmarkStart w:id="15" w:name="_GoBack"/>
      <w:bookmarkEnd w:id="15"/>
    </w:p>
    <w:p w14:paraId="4BC63825" w14:textId="0108EA08" w:rsidR="007A01D7" w:rsidRDefault="007A01D7" w:rsidP="007A01D7">
      <w:pPr>
        <w:pStyle w:val="Heading3"/>
      </w:pPr>
    </w:p>
    <w:sectPr w:rsidR="007A01D7" w:rsidSect="00994FD1">
      <w:headerReference w:type="even" r:id="rId31"/>
      <w:headerReference w:type="default" r:id="rId32"/>
      <w:footerReference w:type="even" r:id="rId33"/>
      <w:footerReference w:type="default" r:id="rId34"/>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DC9B3" w14:textId="77777777" w:rsidR="00CF73E9" w:rsidRDefault="00CF73E9" w:rsidP="00BA4883">
      <w:pPr>
        <w:spacing w:after="0" w:line="240" w:lineRule="auto"/>
      </w:pPr>
      <w:r>
        <w:separator/>
      </w:r>
    </w:p>
  </w:endnote>
  <w:endnote w:type="continuationSeparator" w:id="0">
    <w:p w14:paraId="26DB6BC9" w14:textId="77777777" w:rsidR="00CF73E9" w:rsidRDefault="00CF73E9" w:rsidP="00BA4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B195A" w14:textId="77777777" w:rsidR="00CF73E9" w:rsidRDefault="00CF73E9" w:rsidP="00CF43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828026" w14:textId="77777777" w:rsidR="00CF73E9" w:rsidRDefault="00CF7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469366"/>
      <w:docPartObj>
        <w:docPartGallery w:val="Page Numbers (Bottom of Page)"/>
        <w:docPartUnique/>
      </w:docPartObj>
    </w:sdtPr>
    <w:sdtEndPr>
      <w:rPr>
        <w:noProof/>
      </w:rPr>
    </w:sdtEndPr>
    <w:sdtContent>
      <w:p w14:paraId="4DC411C1" w14:textId="603532D7" w:rsidR="00CF73E9" w:rsidRDefault="00CF73E9">
        <w:pPr>
          <w:pStyle w:val="Footer"/>
          <w:jc w:val="center"/>
        </w:pPr>
        <w:r>
          <w:fldChar w:fldCharType="begin"/>
        </w:r>
        <w:r>
          <w:instrText xml:space="preserve"> PAGE   \* MERGEFORMAT </w:instrText>
        </w:r>
        <w:r>
          <w:fldChar w:fldCharType="separate"/>
        </w:r>
        <w:r w:rsidR="00632ED4">
          <w:rPr>
            <w:noProof/>
          </w:rPr>
          <w:t>18</w:t>
        </w:r>
        <w:r>
          <w:rPr>
            <w:noProof/>
          </w:rPr>
          <w:fldChar w:fldCharType="end"/>
        </w:r>
      </w:p>
    </w:sdtContent>
  </w:sdt>
  <w:p w14:paraId="685DF5A3" w14:textId="77777777" w:rsidR="00CF73E9" w:rsidRDefault="00CF7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4647C" w14:textId="77777777" w:rsidR="00CF73E9" w:rsidRDefault="00CF73E9" w:rsidP="00BA4883">
      <w:pPr>
        <w:spacing w:after="0" w:line="240" w:lineRule="auto"/>
      </w:pPr>
      <w:r>
        <w:separator/>
      </w:r>
    </w:p>
  </w:footnote>
  <w:footnote w:type="continuationSeparator" w:id="0">
    <w:p w14:paraId="732F0885" w14:textId="77777777" w:rsidR="00CF73E9" w:rsidRDefault="00CF73E9" w:rsidP="00BA48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A18D8" w14:textId="77777777" w:rsidR="00CF73E9" w:rsidRDefault="00632ED4">
    <w:pPr>
      <w:pStyle w:val="Header"/>
    </w:pPr>
    <w:sdt>
      <w:sdtPr>
        <w:id w:val="171999623"/>
        <w:placeholder>
          <w:docPart w:val="7357E9D90815594E97BB6F356162A355"/>
        </w:placeholder>
        <w:temporary/>
        <w:showingPlcHdr/>
      </w:sdtPr>
      <w:sdtEndPr/>
      <w:sdtContent>
        <w:r w:rsidR="00CF73E9">
          <w:t>[Type text]</w:t>
        </w:r>
      </w:sdtContent>
    </w:sdt>
    <w:r w:rsidR="00CF73E9">
      <w:ptab w:relativeTo="margin" w:alignment="center" w:leader="none"/>
    </w:r>
    <w:sdt>
      <w:sdtPr>
        <w:id w:val="171999624"/>
        <w:placeholder>
          <w:docPart w:val="56A8435BB126AC46A260548F2D474865"/>
        </w:placeholder>
        <w:temporary/>
        <w:showingPlcHdr/>
      </w:sdtPr>
      <w:sdtEndPr/>
      <w:sdtContent>
        <w:r w:rsidR="00CF73E9">
          <w:t>[Type text]</w:t>
        </w:r>
      </w:sdtContent>
    </w:sdt>
    <w:r w:rsidR="00CF73E9">
      <w:ptab w:relativeTo="margin" w:alignment="right" w:leader="none"/>
    </w:r>
    <w:sdt>
      <w:sdtPr>
        <w:id w:val="171999625"/>
        <w:placeholder>
          <w:docPart w:val="F1793CAC97B51242AD515793CDFCAA71"/>
        </w:placeholder>
        <w:temporary/>
        <w:showingPlcHdr/>
      </w:sdtPr>
      <w:sdtEndPr/>
      <w:sdtContent>
        <w:r w:rsidR="00CF73E9">
          <w:t>[Type text]</w:t>
        </w:r>
      </w:sdtContent>
    </w:sdt>
  </w:p>
  <w:p w14:paraId="17974665" w14:textId="77777777" w:rsidR="00CF73E9" w:rsidRDefault="00CF73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A64AA" w14:textId="5408CAB4" w:rsidR="00CF73E9" w:rsidRDefault="00CF73E9">
    <w:pPr>
      <w:pStyle w:val="Header"/>
    </w:pPr>
    <w:r>
      <w:t xml:space="preserve">ACS6123 </w:t>
    </w:r>
    <w:r w:rsidRPr="00203678">
      <w:t xml:space="preserve">Intelligent and Vision Systems </w:t>
    </w:r>
    <w:r>
      <w:ptab w:relativeTo="margin" w:alignment="center" w:leader="none"/>
    </w:r>
    <w:r>
      <w:ptab w:relativeTo="margin" w:alignment="right" w:leader="none"/>
    </w:r>
    <w:r>
      <w:rPr>
        <w:rStyle w:val="PageNumber"/>
      </w:rPr>
      <w:t>Student Reg. Num. #################</w:t>
    </w:r>
  </w:p>
  <w:p w14:paraId="39741E26" w14:textId="27D86D4E" w:rsidR="00CF73E9" w:rsidRDefault="00CF73E9" w:rsidP="00BA488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C66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D3B26B6"/>
    <w:multiLevelType w:val="multilevel"/>
    <w:tmpl w:val="BD588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313581"/>
    <w:multiLevelType w:val="multilevel"/>
    <w:tmpl w:val="A5AC4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692B8C"/>
    <w:multiLevelType w:val="hybridMultilevel"/>
    <w:tmpl w:val="84505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0D76C0"/>
    <w:multiLevelType w:val="multilevel"/>
    <w:tmpl w:val="E45C3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7C641F"/>
    <w:multiLevelType w:val="hybridMultilevel"/>
    <w:tmpl w:val="EEE67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9513CE"/>
    <w:multiLevelType w:val="multilevel"/>
    <w:tmpl w:val="0B3A3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85257D"/>
    <w:multiLevelType w:val="multilevel"/>
    <w:tmpl w:val="B29ED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1A6BAA"/>
    <w:multiLevelType w:val="multilevel"/>
    <w:tmpl w:val="363CF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1"/>
  </w:num>
  <w:num w:numId="4">
    <w:abstractNumId w:val="8"/>
  </w:num>
  <w:num w:numId="5">
    <w:abstractNumId w:val="4"/>
  </w:num>
  <w:num w:numId="6">
    <w:abstractNumId w:val="2"/>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7F6"/>
    <w:rsid w:val="000071B6"/>
    <w:rsid w:val="000102A3"/>
    <w:rsid w:val="0001458D"/>
    <w:rsid w:val="000145DC"/>
    <w:rsid w:val="00014CC2"/>
    <w:rsid w:val="00015070"/>
    <w:rsid w:val="00023F51"/>
    <w:rsid w:val="00027F3D"/>
    <w:rsid w:val="00033566"/>
    <w:rsid w:val="00037548"/>
    <w:rsid w:val="00041A67"/>
    <w:rsid w:val="000450EA"/>
    <w:rsid w:val="000540BC"/>
    <w:rsid w:val="0005628F"/>
    <w:rsid w:val="0006057E"/>
    <w:rsid w:val="000658EA"/>
    <w:rsid w:val="00067E4F"/>
    <w:rsid w:val="00083970"/>
    <w:rsid w:val="0008782A"/>
    <w:rsid w:val="00087E27"/>
    <w:rsid w:val="000918EE"/>
    <w:rsid w:val="00091E6A"/>
    <w:rsid w:val="00092301"/>
    <w:rsid w:val="00092954"/>
    <w:rsid w:val="0009338F"/>
    <w:rsid w:val="000A3FF6"/>
    <w:rsid w:val="000B5963"/>
    <w:rsid w:val="000C2F9B"/>
    <w:rsid w:val="000D12F7"/>
    <w:rsid w:val="000D68EE"/>
    <w:rsid w:val="000E1E89"/>
    <w:rsid w:val="000E5A10"/>
    <w:rsid w:val="000F28E8"/>
    <w:rsid w:val="000F5656"/>
    <w:rsid w:val="00104BB7"/>
    <w:rsid w:val="00110863"/>
    <w:rsid w:val="001112A8"/>
    <w:rsid w:val="00111ECB"/>
    <w:rsid w:val="00113A9C"/>
    <w:rsid w:val="00116936"/>
    <w:rsid w:val="001255C1"/>
    <w:rsid w:val="00131B67"/>
    <w:rsid w:val="001338F3"/>
    <w:rsid w:val="00133E1E"/>
    <w:rsid w:val="00135237"/>
    <w:rsid w:val="00137550"/>
    <w:rsid w:val="00140503"/>
    <w:rsid w:val="001444B7"/>
    <w:rsid w:val="00150FF2"/>
    <w:rsid w:val="00151C1F"/>
    <w:rsid w:val="001706B9"/>
    <w:rsid w:val="00176D51"/>
    <w:rsid w:val="00181FBB"/>
    <w:rsid w:val="00187BCA"/>
    <w:rsid w:val="001930A8"/>
    <w:rsid w:val="00193B6B"/>
    <w:rsid w:val="001A037A"/>
    <w:rsid w:val="001A7B6F"/>
    <w:rsid w:val="001B760F"/>
    <w:rsid w:val="001C201C"/>
    <w:rsid w:val="001C269B"/>
    <w:rsid w:val="001C293A"/>
    <w:rsid w:val="001C4DB3"/>
    <w:rsid w:val="001C6693"/>
    <w:rsid w:val="001D4A40"/>
    <w:rsid w:val="001D730A"/>
    <w:rsid w:val="001E3348"/>
    <w:rsid w:val="001E35F7"/>
    <w:rsid w:val="001E4908"/>
    <w:rsid w:val="001E5361"/>
    <w:rsid w:val="001E71E4"/>
    <w:rsid w:val="001F04CC"/>
    <w:rsid w:val="001F6766"/>
    <w:rsid w:val="001F701E"/>
    <w:rsid w:val="00203678"/>
    <w:rsid w:val="00216D75"/>
    <w:rsid w:val="0022641E"/>
    <w:rsid w:val="002265D7"/>
    <w:rsid w:val="00226909"/>
    <w:rsid w:val="00231CCC"/>
    <w:rsid w:val="00233F43"/>
    <w:rsid w:val="00236DD4"/>
    <w:rsid w:val="00244309"/>
    <w:rsid w:val="002511BE"/>
    <w:rsid w:val="00251DBF"/>
    <w:rsid w:val="00254C30"/>
    <w:rsid w:val="0025574F"/>
    <w:rsid w:val="00260692"/>
    <w:rsid w:val="00266505"/>
    <w:rsid w:val="00270CDC"/>
    <w:rsid w:val="00276EA1"/>
    <w:rsid w:val="00281AF5"/>
    <w:rsid w:val="00283302"/>
    <w:rsid w:val="00292A8B"/>
    <w:rsid w:val="002954DF"/>
    <w:rsid w:val="002957AF"/>
    <w:rsid w:val="002A5518"/>
    <w:rsid w:val="002A5E87"/>
    <w:rsid w:val="002B5F7E"/>
    <w:rsid w:val="002B75F0"/>
    <w:rsid w:val="002D32D0"/>
    <w:rsid w:val="002D49CB"/>
    <w:rsid w:val="002D5C3B"/>
    <w:rsid w:val="002D5EF7"/>
    <w:rsid w:val="002E5ABD"/>
    <w:rsid w:val="002E7295"/>
    <w:rsid w:val="002F0F0A"/>
    <w:rsid w:val="002F4785"/>
    <w:rsid w:val="002F4997"/>
    <w:rsid w:val="002F7BD7"/>
    <w:rsid w:val="0030142E"/>
    <w:rsid w:val="00301BA0"/>
    <w:rsid w:val="00310C3D"/>
    <w:rsid w:val="00314FB6"/>
    <w:rsid w:val="0031676A"/>
    <w:rsid w:val="0031748B"/>
    <w:rsid w:val="00317FA5"/>
    <w:rsid w:val="0032390F"/>
    <w:rsid w:val="003269A5"/>
    <w:rsid w:val="003276DE"/>
    <w:rsid w:val="00331041"/>
    <w:rsid w:val="00336E3E"/>
    <w:rsid w:val="003416C0"/>
    <w:rsid w:val="00345CD6"/>
    <w:rsid w:val="00346345"/>
    <w:rsid w:val="00347806"/>
    <w:rsid w:val="00361D41"/>
    <w:rsid w:val="00361FDB"/>
    <w:rsid w:val="003621C5"/>
    <w:rsid w:val="003645B9"/>
    <w:rsid w:val="00377B28"/>
    <w:rsid w:val="003805FA"/>
    <w:rsid w:val="00395B5D"/>
    <w:rsid w:val="00396D7C"/>
    <w:rsid w:val="003A6C49"/>
    <w:rsid w:val="003B2B7E"/>
    <w:rsid w:val="003B6000"/>
    <w:rsid w:val="003C1449"/>
    <w:rsid w:val="003C26D9"/>
    <w:rsid w:val="003C6A38"/>
    <w:rsid w:val="003E4C80"/>
    <w:rsid w:val="003E4D40"/>
    <w:rsid w:val="003E558E"/>
    <w:rsid w:val="003F1F5B"/>
    <w:rsid w:val="003F4980"/>
    <w:rsid w:val="003F50F2"/>
    <w:rsid w:val="00401545"/>
    <w:rsid w:val="00411611"/>
    <w:rsid w:val="0041201A"/>
    <w:rsid w:val="0041282F"/>
    <w:rsid w:val="0041387F"/>
    <w:rsid w:val="00413DA4"/>
    <w:rsid w:val="00413EC6"/>
    <w:rsid w:val="00421D86"/>
    <w:rsid w:val="0042300C"/>
    <w:rsid w:val="004247A6"/>
    <w:rsid w:val="004346AE"/>
    <w:rsid w:val="00442763"/>
    <w:rsid w:val="00444E78"/>
    <w:rsid w:val="00447F95"/>
    <w:rsid w:val="00454E4E"/>
    <w:rsid w:val="00456701"/>
    <w:rsid w:val="00463B26"/>
    <w:rsid w:val="00484074"/>
    <w:rsid w:val="00493F71"/>
    <w:rsid w:val="004A0B6E"/>
    <w:rsid w:val="004C053E"/>
    <w:rsid w:val="004C1D5C"/>
    <w:rsid w:val="004C2712"/>
    <w:rsid w:val="004C45B6"/>
    <w:rsid w:val="004C77E9"/>
    <w:rsid w:val="004D0EAA"/>
    <w:rsid w:val="004D0F85"/>
    <w:rsid w:val="004D60DB"/>
    <w:rsid w:val="004E0653"/>
    <w:rsid w:val="004E4108"/>
    <w:rsid w:val="00500B4E"/>
    <w:rsid w:val="00501332"/>
    <w:rsid w:val="005035EE"/>
    <w:rsid w:val="0050405A"/>
    <w:rsid w:val="005102C4"/>
    <w:rsid w:val="00516D26"/>
    <w:rsid w:val="0052322A"/>
    <w:rsid w:val="00524490"/>
    <w:rsid w:val="005328AF"/>
    <w:rsid w:val="0053797E"/>
    <w:rsid w:val="005427B4"/>
    <w:rsid w:val="00544E24"/>
    <w:rsid w:val="00544FDC"/>
    <w:rsid w:val="00545370"/>
    <w:rsid w:val="005469E4"/>
    <w:rsid w:val="00556892"/>
    <w:rsid w:val="00561CDF"/>
    <w:rsid w:val="00561D1E"/>
    <w:rsid w:val="0056390E"/>
    <w:rsid w:val="00576CCD"/>
    <w:rsid w:val="00580F34"/>
    <w:rsid w:val="005863E8"/>
    <w:rsid w:val="00586F4A"/>
    <w:rsid w:val="005903BE"/>
    <w:rsid w:val="00593445"/>
    <w:rsid w:val="005946CE"/>
    <w:rsid w:val="00594A12"/>
    <w:rsid w:val="00597917"/>
    <w:rsid w:val="005A4D9F"/>
    <w:rsid w:val="005A515B"/>
    <w:rsid w:val="005A6669"/>
    <w:rsid w:val="005B60FF"/>
    <w:rsid w:val="005B635D"/>
    <w:rsid w:val="005C5A5B"/>
    <w:rsid w:val="005E393B"/>
    <w:rsid w:val="005F11F2"/>
    <w:rsid w:val="005F39F3"/>
    <w:rsid w:val="005F67C6"/>
    <w:rsid w:val="005F6C7A"/>
    <w:rsid w:val="00602961"/>
    <w:rsid w:val="00605FD4"/>
    <w:rsid w:val="00607ACD"/>
    <w:rsid w:val="006201BF"/>
    <w:rsid w:val="00622595"/>
    <w:rsid w:val="00622A07"/>
    <w:rsid w:val="00630AE6"/>
    <w:rsid w:val="00631762"/>
    <w:rsid w:val="00632ED4"/>
    <w:rsid w:val="0064545A"/>
    <w:rsid w:val="00663EEA"/>
    <w:rsid w:val="00671386"/>
    <w:rsid w:val="00672CA5"/>
    <w:rsid w:val="00676878"/>
    <w:rsid w:val="00681459"/>
    <w:rsid w:val="00681D5E"/>
    <w:rsid w:val="00685A96"/>
    <w:rsid w:val="00687C72"/>
    <w:rsid w:val="00687ED5"/>
    <w:rsid w:val="006A0BB4"/>
    <w:rsid w:val="006A4DFD"/>
    <w:rsid w:val="006B4E42"/>
    <w:rsid w:val="006B4E7A"/>
    <w:rsid w:val="006B6155"/>
    <w:rsid w:val="006C486F"/>
    <w:rsid w:val="006D1516"/>
    <w:rsid w:val="006D7FDE"/>
    <w:rsid w:val="007014CE"/>
    <w:rsid w:val="00702BA0"/>
    <w:rsid w:val="007030A2"/>
    <w:rsid w:val="00703C1A"/>
    <w:rsid w:val="00707961"/>
    <w:rsid w:val="00715FC2"/>
    <w:rsid w:val="00716453"/>
    <w:rsid w:val="00717930"/>
    <w:rsid w:val="007212C2"/>
    <w:rsid w:val="00733BCC"/>
    <w:rsid w:val="00742717"/>
    <w:rsid w:val="00750A01"/>
    <w:rsid w:val="0076448E"/>
    <w:rsid w:val="007679DC"/>
    <w:rsid w:val="00770E4C"/>
    <w:rsid w:val="00774509"/>
    <w:rsid w:val="00781CE8"/>
    <w:rsid w:val="0078428A"/>
    <w:rsid w:val="00793CEB"/>
    <w:rsid w:val="007A01D7"/>
    <w:rsid w:val="007A35DD"/>
    <w:rsid w:val="007B2076"/>
    <w:rsid w:val="007B4C38"/>
    <w:rsid w:val="007B7430"/>
    <w:rsid w:val="007C5D81"/>
    <w:rsid w:val="007D1D6D"/>
    <w:rsid w:val="007D26DF"/>
    <w:rsid w:val="007D2C7E"/>
    <w:rsid w:val="007E0975"/>
    <w:rsid w:val="007E212B"/>
    <w:rsid w:val="007E75C9"/>
    <w:rsid w:val="007F1A5C"/>
    <w:rsid w:val="007F2526"/>
    <w:rsid w:val="007F309E"/>
    <w:rsid w:val="007F5AB8"/>
    <w:rsid w:val="00802DB4"/>
    <w:rsid w:val="00811816"/>
    <w:rsid w:val="0081324A"/>
    <w:rsid w:val="008146C8"/>
    <w:rsid w:val="00815FEE"/>
    <w:rsid w:val="00816E13"/>
    <w:rsid w:val="008300EF"/>
    <w:rsid w:val="00833823"/>
    <w:rsid w:val="008421CD"/>
    <w:rsid w:val="008444FF"/>
    <w:rsid w:val="00847F7D"/>
    <w:rsid w:val="008537F6"/>
    <w:rsid w:val="0087067B"/>
    <w:rsid w:val="00873A0B"/>
    <w:rsid w:val="00875F78"/>
    <w:rsid w:val="008938BF"/>
    <w:rsid w:val="008A2127"/>
    <w:rsid w:val="008A27E1"/>
    <w:rsid w:val="008A2E8F"/>
    <w:rsid w:val="008A5337"/>
    <w:rsid w:val="008A7870"/>
    <w:rsid w:val="008B34F8"/>
    <w:rsid w:val="008B39B4"/>
    <w:rsid w:val="008C5719"/>
    <w:rsid w:val="008C63BF"/>
    <w:rsid w:val="008C6983"/>
    <w:rsid w:val="008D589E"/>
    <w:rsid w:val="008E09D6"/>
    <w:rsid w:val="008E1DB9"/>
    <w:rsid w:val="008F10C6"/>
    <w:rsid w:val="00904EB3"/>
    <w:rsid w:val="00906E90"/>
    <w:rsid w:val="00906FA9"/>
    <w:rsid w:val="0091055C"/>
    <w:rsid w:val="009113F6"/>
    <w:rsid w:val="00911824"/>
    <w:rsid w:val="009121F2"/>
    <w:rsid w:val="00927CC3"/>
    <w:rsid w:val="009330A2"/>
    <w:rsid w:val="00934663"/>
    <w:rsid w:val="009366F5"/>
    <w:rsid w:val="00936C96"/>
    <w:rsid w:val="0094323C"/>
    <w:rsid w:val="00943B6C"/>
    <w:rsid w:val="009441CF"/>
    <w:rsid w:val="00944592"/>
    <w:rsid w:val="009470A5"/>
    <w:rsid w:val="00947426"/>
    <w:rsid w:val="0095425D"/>
    <w:rsid w:val="0096006B"/>
    <w:rsid w:val="009622EA"/>
    <w:rsid w:val="00963794"/>
    <w:rsid w:val="00964D1B"/>
    <w:rsid w:val="00966CDF"/>
    <w:rsid w:val="009717E7"/>
    <w:rsid w:val="00972A1D"/>
    <w:rsid w:val="00975F7C"/>
    <w:rsid w:val="009779A0"/>
    <w:rsid w:val="0098492E"/>
    <w:rsid w:val="0098546D"/>
    <w:rsid w:val="00990380"/>
    <w:rsid w:val="00990AEE"/>
    <w:rsid w:val="00991998"/>
    <w:rsid w:val="00994FD1"/>
    <w:rsid w:val="00996461"/>
    <w:rsid w:val="009A52CA"/>
    <w:rsid w:val="009B31E1"/>
    <w:rsid w:val="009C1150"/>
    <w:rsid w:val="009C4468"/>
    <w:rsid w:val="009C7109"/>
    <w:rsid w:val="009D6918"/>
    <w:rsid w:val="009E1464"/>
    <w:rsid w:val="009E25AE"/>
    <w:rsid w:val="009E2967"/>
    <w:rsid w:val="009F15B2"/>
    <w:rsid w:val="009F36A4"/>
    <w:rsid w:val="009F4B8B"/>
    <w:rsid w:val="009F7989"/>
    <w:rsid w:val="009F7E35"/>
    <w:rsid w:val="00A00B65"/>
    <w:rsid w:val="00A0233E"/>
    <w:rsid w:val="00A069C0"/>
    <w:rsid w:val="00A06DFB"/>
    <w:rsid w:val="00A21351"/>
    <w:rsid w:val="00A2304F"/>
    <w:rsid w:val="00A254F5"/>
    <w:rsid w:val="00A27868"/>
    <w:rsid w:val="00A32914"/>
    <w:rsid w:val="00A345AB"/>
    <w:rsid w:val="00A36E70"/>
    <w:rsid w:val="00A7648A"/>
    <w:rsid w:val="00A8363E"/>
    <w:rsid w:val="00A836D9"/>
    <w:rsid w:val="00A86E22"/>
    <w:rsid w:val="00A90737"/>
    <w:rsid w:val="00A96F07"/>
    <w:rsid w:val="00AA034B"/>
    <w:rsid w:val="00AA2C67"/>
    <w:rsid w:val="00AB0EE8"/>
    <w:rsid w:val="00AB51A1"/>
    <w:rsid w:val="00AB6D86"/>
    <w:rsid w:val="00AC4137"/>
    <w:rsid w:val="00AC728B"/>
    <w:rsid w:val="00AD0314"/>
    <w:rsid w:val="00AD443C"/>
    <w:rsid w:val="00AD51F6"/>
    <w:rsid w:val="00AD6E43"/>
    <w:rsid w:val="00AD6FA4"/>
    <w:rsid w:val="00AE40E5"/>
    <w:rsid w:val="00AE6131"/>
    <w:rsid w:val="00AE7CAE"/>
    <w:rsid w:val="00AF57A3"/>
    <w:rsid w:val="00AF5960"/>
    <w:rsid w:val="00B01946"/>
    <w:rsid w:val="00B028B1"/>
    <w:rsid w:val="00B035DF"/>
    <w:rsid w:val="00B03CC4"/>
    <w:rsid w:val="00B11197"/>
    <w:rsid w:val="00B11ACE"/>
    <w:rsid w:val="00B16C6E"/>
    <w:rsid w:val="00B22DD7"/>
    <w:rsid w:val="00B23256"/>
    <w:rsid w:val="00B247BC"/>
    <w:rsid w:val="00B3638F"/>
    <w:rsid w:val="00B406FC"/>
    <w:rsid w:val="00B422BA"/>
    <w:rsid w:val="00B4520D"/>
    <w:rsid w:val="00B4730C"/>
    <w:rsid w:val="00B64C3A"/>
    <w:rsid w:val="00B64FF6"/>
    <w:rsid w:val="00B65AD5"/>
    <w:rsid w:val="00B67DA9"/>
    <w:rsid w:val="00B726A8"/>
    <w:rsid w:val="00B855C7"/>
    <w:rsid w:val="00B934FD"/>
    <w:rsid w:val="00B939E6"/>
    <w:rsid w:val="00B95DED"/>
    <w:rsid w:val="00B96FB9"/>
    <w:rsid w:val="00BA4883"/>
    <w:rsid w:val="00BB5642"/>
    <w:rsid w:val="00BB6BFC"/>
    <w:rsid w:val="00BB7A02"/>
    <w:rsid w:val="00BC0C67"/>
    <w:rsid w:val="00BD3BCC"/>
    <w:rsid w:val="00BD577F"/>
    <w:rsid w:val="00BD7B64"/>
    <w:rsid w:val="00BE40F6"/>
    <w:rsid w:val="00BF3043"/>
    <w:rsid w:val="00BF474A"/>
    <w:rsid w:val="00BF652C"/>
    <w:rsid w:val="00BF7990"/>
    <w:rsid w:val="00C03FD1"/>
    <w:rsid w:val="00C147D0"/>
    <w:rsid w:val="00C2027E"/>
    <w:rsid w:val="00C24368"/>
    <w:rsid w:val="00C249C8"/>
    <w:rsid w:val="00C31931"/>
    <w:rsid w:val="00C327D8"/>
    <w:rsid w:val="00C32D0C"/>
    <w:rsid w:val="00C33A6E"/>
    <w:rsid w:val="00C35A8C"/>
    <w:rsid w:val="00C35D13"/>
    <w:rsid w:val="00C36440"/>
    <w:rsid w:val="00C55A71"/>
    <w:rsid w:val="00C62BE3"/>
    <w:rsid w:val="00C62E8F"/>
    <w:rsid w:val="00C75254"/>
    <w:rsid w:val="00C75EDF"/>
    <w:rsid w:val="00C8349C"/>
    <w:rsid w:val="00C84643"/>
    <w:rsid w:val="00C85BAB"/>
    <w:rsid w:val="00C90724"/>
    <w:rsid w:val="00C92C2C"/>
    <w:rsid w:val="00C945F7"/>
    <w:rsid w:val="00C94AD1"/>
    <w:rsid w:val="00C97CAD"/>
    <w:rsid w:val="00CA1F2B"/>
    <w:rsid w:val="00CA5F00"/>
    <w:rsid w:val="00CA6E96"/>
    <w:rsid w:val="00CA7AEC"/>
    <w:rsid w:val="00CB269D"/>
    <w:rsid w:val="00CB3012"/>
    <w:rsid w:val="00CB4ED2"/>
    <w:rsid w:val="00CD0F5A"/>
    <w:rsid w:val="00CD1530"/>
    <w:rsid w:val="00CD192E"/>
    <w:rsid w:val="00CD7287"/>
    <w:rsid w:val="00CE0EFF"/>
    <w:rsid w:val="00CE1760"/>
    <w:rsid w:val="00CE75C7"/>
    <w:rsid w:val="00CF09F0"/>
    <w:rsid w:val="00CF4377"/>
    <w:rsid w:val="00CF4AE7"/>
    <w:rsid w:val="00CF73E9"/>
    <w:rsid w:val="00D0018A"/>
    <w:rsid w:val="00D01E49"/>
    <w:rsid w:val="00D1286A"/>
    <w:rsid w:val="00D138FF"/>
    <w:rsid w:val="00D139F1"/>
    <w:rsid w:val="00D13D2E"/>
    <w:rsid w:val="00D23D4F"/>
    <w:rsid w:val="00D27AE6"/>
    <w:rsid w:val="00D3536A"/>
    <w:rsid w:val="00D35405"/>
    <w:rsid w:val="00D40918"/>
    <w:rsid w:val="00D430DE"/>
    <w:rsid w:val="00D478D5"/>
    <w:rsid w:val="00D51DD2"/>
    <w:rsid w:val="00D60F63"/>
    <w:rsid w:val="00D67B60"/>
    <w:rsid w:val="00D85AE4"/>
    <w:rsid w:val="00D86303"/>
    <w:rsid w:val="00D92D49"/>
    <w:rsid w:val="00D94CE7"/>
    <w:rsid w:val="00D9537F"/>
    <w:rsid w:val="00DA35E8"/>
    <w:rsid w:val="00DB19FC"/>
    <w:rsid w:val="00DB4226"/>
    <w:rsid w:val="00DB479D"/>
    <w:rsid w:val="00DC4393"/>
    <w:rsid w:val="00DC71EF"/>
    <w:rsid w:val="00E00D7A"/>
    <w:rsid w:val="00E00E4A"/>
    <w:rsid w:val="00E02DA8"/>
    <w:rsid w:val="00E04DAD"/>
    <w:rsid w:val="00E1644D"/>
    <w:rsid w:val="00E20066"/>
    <w:rsid w:val="00E33D8E"/>
    <w:rsid w:val="00E436BA"/>
    <w:rsid w:val="00E5465F"/>
    <w:rsid w:val="00E56331"/>
    <w:rsid w:val="00E613B8"/>
    <w:rsid w:val="00E66FAB"/>
    <w:rsid w:val="00E7040F"/>
    <w:rsid w:val="00E73C79"/>
    <w:rsid w:val="00E75484"/>
    <w:rsid w:val="00EA29B0"/>
    <w:rsid w:val="00EB1BB2"/>
    <w:rsid w:val="00EB4BC8"/>
    <w:rsid w:val="00EB4D71"/>
    <w:rsid w:val="00EB639A"/>
    <w:rsid w:val="00EC4F8E"/>
    <w:rsid w:val="00ED01F8"/>
    <w:rsid w:val="00ED07B7"/>
    <w:rsid w:val="00EF5B04"/>
    <w:rsid w:val="00EF74F4"/>
    <w:rsid w:val="00F07096"/>
    <w:rsid w:val="00F07655"/>
    <w:rsid w:val="00F105D7"/>
    <w:rsid w:val="00F12FA7"/>
    <w:rsid w:val="00F1404D"/>
    <w:rsid w:val="00F16F15"/>
    <w:rsid w:val="00F2395F"/>
    <w:rsid w:val="00F258A2"/>
    <w:rsid w:val="00F36DC0"/>
    <w:rsid w:val="00F41054"/>
    <w:rsid w:val="00F46FD5"/>
    <w:rsid w:val="00F51F58"/>
    <w:rsid w:val="00F53160"/>
    <w:rsid w:val="00F57EF8"/>
    <w:rsid w:val="00F57F5A"/>
    <w:rsid w:val="00F61503"/>
    <w:rsid w:val="00F62A11"/>
    <w:rsid w:val="00F76CED"/>
    <w:rsid w:val="00F802A3"/>
    <w:rsid w:val="00F80CCE"/>
    <w:rsid w:val="00F927D8"/>
    <w:rsid w:val="00F92F55"/>
    <w:rsid w:val="00F930F6"/>
    <w:rsid w:val="00FA5253"/>
    <w:rsid w:val="00FB10D1"/>
    <w:rsid w:val="00FC0916"/>
    <w:rsid w:val="00FC0CC1"/>
    <w:rsid w:val="00FC1F11"/>
    <w:rsid w:val="00FC3EFC"/>
    <w:rsid w:val="00FC5C44"/>
    <w:rsid w:val="00FD67B2"/>
    <w:rsid w:val="00FE5147"/>
    <w:rsid w:val="00FF51BC"/>
    <w:rsid w:val="00FF6266"/>
    <w:rsid w:val="00FF6D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4C1E6F5D"/>
  <w15:docId w15:val="{68EE4FF7-E683-4AEA-A6BD-888C4FC19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461"/>
    <w:pPr>
      <w:spacing w:after="120"/>
    </w:pPr>
    <w:rPr>
      <w:rFonts w:ascii="Calibri" w:hAnsi="Calibri"/>
    </w:rPr>
  </w:style>
  <w:style w:type="paragraph" w:styleId="Heading1">
    <w:name w:val="heading 1"/>
    <w:basedOn w:val="Normal"/>
    <w:next w:val="Normal"/>
    <w:link w:val="Heading1Char"/>
    <w:uiPriority w:val="9"/>
    <w:qFormat/>
    <w:rsid w:val="00BA4883"/>
    <w:pPr>
      <w:spacing w:before="120"/>
      <w:contextualSpacing/>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904EB3"/>
    <w:pPr>
      <w:spacing w:before="12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A01D7"/>
    <w:pPr>
      <w:spacing w:before="12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33823"/>
    <w:pPr>
      <w:spacing w:before="120" w:after="0"/>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9"/>
    <w:semiHidden/>
    <w:unhideWhenUsed/>
    <w:qFormat/>
    <w:rsid w:val="008537F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537F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537F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537F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537F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88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04EB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A01D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33823"/>
    <w:rPr>
      <w:rFonts w:asciiTheme="majorHAnsi" w:eastAsiaTheme="majorEastAsia" w:hAnsiTheme="majorHAnsi" w:cstheme="majorBidi"/>
      <w:b/>
      <w:bCs/>
      <w:iCs/>
    </w:rPr>
  </w:style>
  <w:style w:type="character" w:customStyle="1" w:styleId="Heading5Char">
    <w:name w:val="Heading 5 Char"/>
    <w:basedOn w:val="DefaultParagraphFont"/>
    <w:link w:val="Heading5"/>
    <w:uiPriority w:val="9"/>
    <w:semiHidden/>
    <w:rsid w:val="008537F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537F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537F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537F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537F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537F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537F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537F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537F6"/>
    <w:rPr>
      <w:rFonts w:asciiTheme="majorHAnsi" w:eastAsiaTheme="majorEastAsia" w:hAnsiTheme="majorHAnsi" w:cstheme="majorBidi"/>
      <w:i/>
      <w:iCs/>
      <w:spacing w:val="13"/>
      <w:sz w:val="24"/>
      <w:szCs w:val="24"/>
    </w:rPr>
  </w:style>
  <w:style w:type="character" w:styleId="Strong">
    <w:name w:val="Strong"/>
    <w:uiPriority w:val="22"/>
    <w:qFormat/>
    <w:rsid w:val="008537F6"/>
    <w:rPr>
      <w:b/>
      <w:bCs/>
    </w:rPr>
  </w:style>
  <w:style w:type="character" w:styleId="Emphasis">
    <w:name w:val="Emphasis"/>
    <w:uiPriority w:val="20"/>
    <w:qFormat/>
    <w:rsid w:val="008537F6"/>
    <w:rPr>
      <w:b/>
      <w:bCs/>
      <w:i/>
      <w:iCs/>
      <w:spacing w:val="10"/>
      <w:bdr w:val="none" w:sz="0" w:space="0" w:color="auto"/>
      <w:shd w:val="clear" w:color="auto" w:fill="auto"/>
    </w:rPr>
  </w:style>
  <w:style w:type="paragraph" w:styleId="NoSpacing">
    <w:name w:val="No Spacing"/>
    <w:basedOn w:val="Normal"/>
    <w:uiPriority w:val="1"/>
    <w:qFormat/>
    <w:rsid w:val="0096006B"/>
    <w:pPr>
      <w:spacing w:after="60"/>
    </w:pPr>
  </w:style>
  <w:style w:type="paragraph" w:styleId="ListParagraph">
    <w:name w:val="List Paragraph"/>
    <w:basedOn w:val="Normal"/>
    <w:uiPriority w:val="34"/>
    <w:qFormat/>
    <w:rsid w:val="008537F6"/>
    <w:pPr>
      <w:ind w:left="720"/>
      <w:contextualSpacing/>
    </w:pPr>
  </w:style>
  <w:style w:type="paragraph" w:styleId="Quote">
    <w:name w:val="Quote"/>
    <w:basedOn w:val="Normal"/>
    <w:next w:val="Normal"/>
    <w:link w:val="QuoteChar"/>
    <w:uiPriority w:val="29"/>
    <w:qFormat/>
    <w:rsid w:val="008537F6"/>
    <w:pPr>
      <w:spacing w:before="200" w:after="0"/>
      <w:ind w:left="360" w:right="360"/>
    </w:pPr>
    <w:rPr>
      <w:i/>
      <w:iCs/>
    </w:rPr>
  </w:style>
  <w:style w:type="character" w:customStyle="1" w:styleId="QuoteChar">
    <w:name w:val="Quote Char"/>
    <w:basedOn w:val="DefaultParagraphFont"/>
    <w:link w:val="Quote"/>
    <w:uiPriority w:val="29"/>
    <w:rsid w:val="008537F6"/>
    <w:rPr>
      <w:i/>
      <w:iCs/>
    </w:rPr>
  </w:style>
  <w:style w:type="paragraph" w:styleId="IntenseQuote">
    <w:name w:val="Intense Quote"/>
    <w:basedOn w:val="Normal"/>
    <w:next w:val="Normal"/>
    <w:link w:val="IntenseQuoteChar"/>
    <w:uiPriority w:val="30"/>
    <w:qFormat/>
    <w:rsid w:val="008537F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537F6"/>
    <w:rPr>
      <w:b/>
      <w:bCs/>
      <w:i/>
      <w:iCs/>
    </w:rPr>
  </w:style>
  <w:style w:type="character" w:styleId="SubtleEmphasis">
    <w:name w:val="Subtle Emphasis"/>
    <w:uiPriority w:val="19"/>
    <w:qFormat/>
    <w:rsid w:val="008537F6"/>
    <w:rPr>
      <w:i/>
      <w:iCs/>
    </w:rPr>
  </w:style>
  <w:style w:type="character" w:styleId="IntenseEmphasis">
    <w:name w:val="Intense Emphasis"/>
    <w:uiPriority w:val="21"/>
    <w:qFormat/>
    <w:rsid w:val="008537F6"/>
    <w:rPr>
      <w:b/>
      <w:bCs/>
    </w:rPr>
  </w:style>
  <w:style w:type="character" w:styleId="SubtleReference">
    <w:name w:val="Subtle Reference"/>
    <w:uiPriority w:val="31"/>
    <w:qFormat/>
    <w:rsid w:val="008537F6"/>
    <w:rPr>
      <w:smallCaps/>
    </w:rPr>
  </w:style>
  <w:style w:type="character" w:styleId="IntenseReference">
    <w:name w:val="Intense Reference"/>
    <w:uiPriority w:val="32"/>
    <w:qFormat/>
    <w:rsid w:val="008537F6"/>
    <w:rPr>
      <w:smallCaps/>
      <w:spacing w:val="5"/>
      <w:u w:val="single"/>
    </w:rPr>
  </w:style>
  <w:style w:type="character" w:styleId="BookTitle">
    <w:name w:val="Book Title"/>
    <w:uiPriority w:val="33"/>
    <w:qFormat/>
    <w:rsid w:val="008537F6"/>
    <w:rPr>
      <w:i/>
      <w:iCs/>
      <w:smallCaps/>
      <w:spacing w:val="5"/>
    </w:rPr>
  </w:style>
  <w:style w:type="paragraph" w:styleId="TOCHeading">
    <w:name w:val="TOC Heading"/>
    <w:basedOn w:val="Heading1"/>
    <w:next w:val="Normal"/>
    <w:uiPriority w:val="39"/>
    <w:unhideWhenUsed/>
    <w:qFormat/>
    <w:rsid w:val="008537F6"/>
    <w:pPr>
      <w:outlineLvl w:val="9"/>
    </w:pPr>
    <w:rPr>
      <w:lang w:bidi="en-US"/>
    </w:rPr>
  </w:style>
  <w:style w:type="paragraph" w:styleId="Header">
    <w:name w:val="header"/>
    <w:basedOn w:val="Normal"/>
    <w:link w:val="HeaderChar"/>
    <w:uiPriority w:val="99"/>
    <w:unhideWhenUsed/>
    <w:rsid w:val="00BA48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4883"/>
  </w:style>
  <w:style w:type="paragraph" w:styleId="Footer">
    <w:name w:val="footer"/>
    <w:basedOn w:val="Normal"/>
    <w:link w:val="FooterChar"/>
    <w:uiPriority w:val="99"/>
    <w:unhideWhenUsed/>
    <w:rsid w:val="00BA48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4883"/>
  </w:style>
  <w:style w:type="character" w:styleId="PageNumber">
    <w:name w:val="page number"/>
    <w:basedOn w:val="DefaultParagraphFont"/>
    <w:uiPriority w:val="99"/>
    <w:semiHidden/>
    <w:unhideWhenUsed/>
    <w:rsid w:val="00CF4377"/>
  </w:style>
  <w:style w:type="paragraph" w:styleId="NormalWeb">
    <w:name w:val="Normal (Web)"/>
    <w:basedOn w:val="Normal"/>
    <w:uiPriority w:val="99"/>
    <w:unhideWhenUsed/>
    <w:rsid w:val="00702BA0"/>
    <w:pPr>
      <w:spacing w:before="100" w:beforeAutospacing="1" w:after="100" w:afterAutospacing="1" w:line="240" w:lineRule="auto"/>
    </w:pPr>
    <w:rPr>
      <w:rFonts w:ascii="Times" w:hAnsi="Times" w:cs="Times New Roman"/>
      <w:sz w:val="20"/>
      <w:szCs w:val="20"/>
    </w:rPr>
  </w:style>
  <w:style w:type="character" w:styleId="Hyperlink">
    <w:name w:val="Hyperlink"/>
    <w:basedOn w:val="DefaultParagraphFont"/>
    <w:uiPriority w:val="99"/>
    <w:unhideWhenUsed/>
    <w:rsid w:val="00702BA0"/>
    <w:rPr>
      <w:color w:val="0000FF"/>
      <w:u w:val="single"/>
    </w:rPr>
  </w:style>
  <w:style w:type="paragraph" w:styleId="Bibliography">
    <w:name w:val="Bibliography"/>
    <w:basedOn w:val="Normal"/>
    <w:next w:val="Normal"/>
    <w:uiPriority w:val="37"/>
    <w:unhideWhenUsed/>
    <w:rsid w:val="00774509"/>
    <w:pPr>
      <w:tabs>
        <w:tab w:val="left" w:pos="380"/>
        <w:tab w:val="left" w:pos="500"/>
      </w:tabs>
      <w:spacing w:after="0" w:line="240" w:lineRule="auto"/>
      <w:ind w:left="504" w:hanging="504"/>
    </w:pPr>
  </w:style>
  <w:style w:type="paragraph" w:styleId="FootnoteText">
    <w:name w:val="footnote text"/>
    <w:basedOn w:val="Normal"/>
    <w:link w:val="FootnoteTextChar"/>
    <w:uiPriority w:val="99"/>
    <w:unhideWhenUsed/>
    <w:rsid w:val="00994FD1"/>
    <w:pPr>
      <w:spacing w:after="0" w:line="240" w:lineRule="auto"/>
    </w:pPr>
    <w:rPr>
      <w:sz w:val="24"/>
      <w:szCs w:val="24"/>
    </w:rPr>
  </w:style>
  <w:style w:type="character" w:customStyle="1" w:styleId="FootnoteTextChar">
    <w:name w:val="Footnote Text Char"/>
    <w:basedOn w:val="DefaultParagraphFont"/>
    <w:link w:val="FootnoteText"/>
    <w:uiPriority w:val="99"/>
    <w:rsid w:val="00994FD1"/>
    <w:rPr>
      <w:sz w:val="24"/>
      <w:szCs w:val="24"/>
    </w:rPr>
  </w:style>
  <w:style w:type="character" w:styleId="FootnoteReference">
    <w:name w:val="footnote reference"/>
    <w:basedOn w:val="DefaultParagraphFont"/>
    <w:uiPriority w:val="99"/>
    <w:unhideWhenUsed/>
    <w:rsid w:val="00994FD1"/>
    <w:rPr>
      <w:vertAlign w:val="superscript"/>
    </w:rPr>
  </w:style>
  <w:style w:type="paragraph" w:customStyle="1" w:styleId="Default">
    <w:name w:val="Default"/>
    <w:rsid w:val="00AA034B"/>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FollowedHyperlink">
    <w:name w:val="FollowedHyperlink"/>
    <w:basedOn w:val="DefaultParagraphFont"/>
    <w:uiPriority w:val="99"/>
    <w:semiHidden/>
    <w:unhideWhenUsed/>
    <w:rsid w:val="00770E4C"/>
    <w:rPr>
      <w:color w:val="800080" w:themeColor="followedHyperlink"/>
      <w:u w:val="single"/>
    </w:rPr>
  </w:style>
  <w:style w:type="paragraph" w:styleId="BalloonText">
    <w:name w:val="Balloon Text"/>
    <w:basedOn w:val="Normal"/>
    <w:link w:val="BalloonTextChar"/>
    <w:uiPriority w:val="99"/>
    <w:semiHidden/>
    <w:unhideWhenUsed/>
    <w:rsid w:val="001352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237"/>
    <w:rPr>
      <w:rFonts w:ascii="Lucida Grande" w:hAnsi="Lucida Grande" w:cs="Lucida Grande"/>
      <w:sz w:val="18"/>
      <w:szCs w:val="18"/>
    </w:rPr>
  </w:style>
  <w:style w:type="paragraph" w:styleId="Caption">
    <w:name w:val="caption"/>
    <w:basedOn w:val="Normal"/>
    <w:next w:val="Normal"/>
    <w:uiPriority w:val="35"/>
    <w:unhideWhenUsed/>
    <w:rsid w:val="00D138FF"/>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5946CE"/>
    <w:pPr>
      <w:spacing w:after="100"/>
    </w:pPr>
  </w:style>
  <w:style w:type="paragraph" w:styleId="TOC2">
    <w:name w:val="toc 2"/>
    <w:basedOn w:val="Normal"/>
    <w:next w:val="Normal"/>
    <w:autoRedefine/>
    <w:uiPriority w:val="39"/>
    <w:unhideWhenUsed/>
    <w:rsid w:val="005946CE"/>
    <w:pPr>
      <w:spacing w:after="100"/>
      <w:ind w:left="220"/>
    </w:pPr>
  </w:style>
  <w:style w:type="paragraph" w:styleId="TOC3">
    <w:name w:val="toc 3"/>
    <w:basedOn w:val="Normal"/>
    <w:next w:val="Normal"/>
    <w:autoRedefine/>
    <w:uiPriority w:val="39"/>
    <w:unhideWhenUsed/>
    <w:rsid w:val="005946CE"/>
    <w:pPr>
      <w:spacing w:after="100"/>
      <w:ind w:left="440"/>
    </w:pPr>
  </w:style>
  <w:style w:type="table" w:styleId="TableGrid">
    <w:name w:val="Table Grid"/>
    <w:basedOn w:val="TableNormal"/>
    <w:uiPriority w:val="59"/>
    <w:rsid w:val="00645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4545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64545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64545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4">
    <w:name w:val="Grid Table 3 Accent 4"/>
    <w:basedOn w:val="TableNormal"/>
    <w:uiPriority w:val="48"/>
    <w:rsid w:val="0064545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64545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6Colorful">
    <w:name w:val="Grid Table 6 Colorful"/>
    <w:basedOn w:val="TableNormal"/>
    <w:uiPriority w:val="51"/>
    <w:rsid w:val="0064545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212C2"/>
    <w:rPr>
      <w:sz w:val="16"/>
      <w:szCs w:val="16"/>
    </w:rPr>
  </w:style>
  <w:style w:type="paragraph" w:styleId="CommentText">
    <w:name w:val="annotation text"/>
    <w:basedOn w:val="Normal"/>
    <w:link w:val="CommentTextChar"/>
    <w:uiPriority w:val="99"/>
    <w:semiHidden/>
    <w:unhideWhenUsed/>
    <w:rsid w:val="007212C2"/>
    <w:pPr>
      <w:spacing w:line="240" w:lineRule="auto"/>
    </w:pPr>
    <w:rPr>
      <w:sz w:val="20"/>
      <w:szCs w:val="20"/>
    </w:rPr>
  </w:style>
  <w:style w:type="character" w:customStyle="1" w:styleId="CommentTextChar">
    <w:name w:val="Comment Text Char"/>
    <w:basedOn w:val="DefaultParagraphFont"/>
    <w:link w:val="CommentText"/>
    <w:uiPriority w:val="99"/>
    <w:semiHidden/>
    <w:rsid w:val="007212C2"/>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7212C2"/>
    <w:rPr>
      <w:b/>
      <w:bCs/>
    </w:rPr>
  </w:style>
  <w:style w:type="character" w:customStyle="1" w:styleId="CommentSubjectChar">
    <w:name w:val="Comment Subject Char"/>
    <w:basedOn w:val="CommentTextChar"/>
    <w:link w:val="CommentSubject"/>
    <w:uiPriority w:val="99"/>
    <w:semiHidden/>
    <w:rsid w:val="007212C2"/>
    <w:rPr>
      <w:rFonts w:ascii="Calibri" w:hAnsi="Calibri"/>
      <w:b/>
      <w:bCs/>
      <w:sz w:val="20"/>
      <w:szCs w:val="20"/>
    </w:rPr>
  </w:style>
  <w:style w:type="character" w:styleId="HTMLCode">
    <w:name w:val="HTML Code"/>
    <w:basedOn w:val="DefaultParagraphFont"/>
    <w:uiPriority w:val="99"/>
    <w:semiHidden/>
    <w:unhideWhenUsed/>
    <w:rsid w:val="00401545"/>
    <w:rPr>
      <w:rFonts w:ascii="Courier New" w:eastAsia="Times New Roman" w:hAnsi="Courier New" w:cs="Courier New"/>
      <w:sz w:val="20"/>
      <w:szCs w:val="20"/>
    </w:rPr>
  </w:style>
  <w:style w:type="character" w:customStyle="1" w:styleId="apple-converted-space">
    <w:name w:val="apple-converted-space"/>
    <w:basedOn w:val="DefaultParagraphFont"/>
    <w:rsid w:val="00346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03583">
      <w:bodyDiv w:val="1"/>
      <w:marLeft w:val="0"/>
      <w:marRight w:val="0"/>
      <w:marTop w:val="0"/>
      <w:marBottom w:val="0"/>
      <w:divBdr>
        <w:top w:val="none" w:sz="0" w:space="0" w:color="auto"/>
        <w:left w:val="none" w:sz="0" w:space="0" w:color="auto"/>
        <w:bottom w:val="none" w:sz="0" w:space="0" w:color="auto"/>
        <w:right w:val="none" w:sz="0" w:space="0" w:color="auto"/>
      </w:divBdr>
    </w:div>
    <w:div w:id="294455401">
      <w:bodyDiv w:val="1"/>
      <w:marLeft w:val="0"/>
      <w:marRight w:val="0"/>
      <w:marTop w:val="0"/>
      <w:marBottom w:val="0"/>
      <w:divBdr>
        <w:top w:val="none" w:sz="0" w:space="0" w:color="auto"/>
        <w:left w:val="none" w:sz="0" w:space="0" w:color="auto"/>
        <w:bottom w:val="none" w:sz="0" w:space="0" w:color="auto"/>
        <w:right w:val="none" w:sz="0" w:space="0" w:color="auto"/>
      </w:divBdr>
    </w:div>
    <w:div w:id="362874064">
      <w:bodyDiv w:val="1"/>
      <w:marLeft w:val="0"/>
      <w:marRight w:val="0"/>
      <w:marTop w:val="0"/>
      <w:marBottom w:val="0"/>
      <w:divBdr>
        <w:top w:val="none" w:sz="0" w:space="0" w:color="auto"/>
        <w:left w:val="none" w:sz="0" w:space="0" w:color="auto"/>
        <w:bottom w:val="none" w:sz="0" w:space="0" w:color="auto"/>
        <w:right w:val="none" w:sz="0" w:space="0" w:color="auto"/>
      </w:divBdr>
    </w:div>
    <w:div w:id="449671258">
      <w:bodyDiv w:val="1"/>
      <w:marLeft w:val="0"/>
      <w:marRight w:val="0"/>
      <w:marTop w:val="0"/>
      <w:marBottom w:val="0"/>
      <w:divBdr>
        <w:top w:val="none" w:sz="0" w:space="0" w:color="auto"/>
        <w:left w:val="none" w:sz="0" w:space="0" w:color="auto"/>
        <w:bottom w:val="none" w:sz="0" w:space="0" w:color="auto"/>
        <w:right w:val="none" w:sz="0" w:space="0" w:color="auto"/>
      </w:divBdr>
    </w:div>
    <w:div w:id="477457366">
      <w:bodyDiv w:val="1"/>
      <w:marLeft w:val="0"/>
      <w:marRight w:val="0"/>
      <w:marTop w:val="0"/>
      <w:marBottom w:val="0"/>
      <w:divBdr>
        <w:top w:val="none" w:sz="0" w:space="0" w:color="auto"/>
        <w:left w:val="none" w:sz="0" w:space="0" w:color="auto"/>
        <w:bottom w:val="none" w:sz="0" w:space="0" w:color="auto"/>
        <w:right w:val="none" w:sz="0" w:space="0" w:color="auto"/>
      </w:divBdr>
    </w:div>
    <w:div w:id="515312178">
      <w:bodyDiv w:val="1"/>
      <w:marLeft w:val="0"/>
      <w:marRight w:val="0"/>
      <w:marTop w:val="0"/>
      <w:marBottom w:val="0"/>
      <w:divBdr>
        <w:top w:val="none" w:sz="0" w:space="0" w:color="auto"/>
        <w:left w:val="none" w:sz="0" w:space="0" w:color="auto"/>
        <w:bottom w:val="none" w:sz="0" w:space="0" w:color="auto"/>
        <w:right w:val="none" w:sz="0" w:space="0" w:color="auto"/>
      </w:divBdr>
    </w:div>
    <w:div w:id="611204436">
      <w:bodyDiv w:val="1"/>
      <w:marLeft w:val="0"/>
      <w:marRight w:val="0"/>
      <w:marTop w:val="0"/>
      <w:marBottom w:val="0"/>
      <w:divBdr>
        <w:top w:val="none" w:sz="0" w:space="0" w:color="auto"/>
        <w:left w:val="none" w:sz="0" w:space="0" w:color="auto"/>
        <w:bottom w:val="none" w:sz="0" w:space="0" w:color="auto"/>
        <w:right w:val="none" w:sz="0" w:space="0" w:color="auto"/>
      </w:divBdr>
    </w:div>
    <w:div w:id="660080244">
      <w:bodyDiv w:val="1"/>
      <w:marLeft w:val="0"/>
      <w:marRight w:val="0"/>
      <w:marTop w:val="0"/>
      <w:marBottom w:val="0"/>
      <w:divBdr>
        <w:top w:val="none" w:sz="0" w:space="0" w:color="auto"/>
        <w:left w:val="none" w:sz="0" w:space="0" w:color="auto"/>
        <w:bottom w:val="none" w:sz="0" w:space="0" w:color="auto"/>
        <w:right w:val="none" w:sz="0" w:space="0" w:color="auto"/>
      </w:divBdr>
    </w:div>
    <w:div w:id="687024472">
      <w:bodyDiv w:val="1"/>
      <w:marLeft w:val="0"/>
      <w:marRight w:val="0"/>
      <w:marTop w:val="0"/>
      <w:marBottom w:val="0"/>
      <w:divBdr>
        <w:top w:val="none" w:sz="0" w:space="0" w:color="auto"/>
        <w:left w:val="none" w:sz="0" w:space="0" w:color="auto"/>
        <w:bottom w:val="none" w:sz="0" w:space="0" w:color="auto"/>
        <w:right w:val="none" w:sz="0" w:space="0" w:color="auto"/>
      </w:divBdr>
    </w:div>
    <w:div w:id="734864541">
      <w:bodyDiv w:val="1"/>
      <w:marLeft w:val="0"/>
      <w:marRight w:val="0"/>
      <w:marTop w:val="0"/>
      <w:marBottom w:val="0"/>
      <w:divBdr>
        <w:top w:val="none" w:sz="0" w:space="0" w:color="auto"/>
        <w:left w:val="none" w:sz="0" w:space="0" w:color="auto"/>
        <w:bottom w:val="none" w:sz="0" w:space="0" w:color="auto"/>
        <w:right w:val="none" w:sz="0" w:space="0" w:color="auto"/>
      </w:divBdr>
    </w:div>
    <w:div w:id="808934549">
      <w:bodyDiv w:val="1"/>
      <w:marLeft w:val="0"/>
      <w:marRight w:val="0"/>
      <w:marTop w:val="0"/>
      <w:marBottom w:val="0"/>
      <w:divBdr>
        <w:top w:val="none" w:sz="0" w:space="0" w:color="auto"/>
        <w:left w:val="none" w:sz="0" w:space="0" w:color="auto"/>
        <w:bottom w:val="none" w:sz="0" w:space="0" w:color="auto"/>
        <w:right w:val="none" w:sz="0" w:space="0" w:color="auto"/>
      </w:divBdr>
    </w:div>
    <w:div w:id="1099712407">
      <w:bodyDiv w:val="1"/>
      <w:marLeft w:val="0"/>
      <w:marRight w:val="0"/>
      <w:marTop w:val="0"/>
      <w:marBottom w:val="0"/>
      <w:divBdr>
        <w:top w:val="none" w:sz="0" w:space="0" w:color="auto"/>
        <w:left w:val="none" w:sz="0" w:space="0" w:color="auto"/>
        <w:bottom w:val="none" w:sz="0" w:space="0" w:color="auto"/>
        <w:right w:val="none" w:sz="0" w:space="0" w:color="auto"/>
      </w:divBdr>
    </w:div>
    <w:div w:id="1108889832">
      <w:bodyDiv w:val="1"/>
      <w:marLeft w:val="0"/>
      <w:marRight w:val="0"/>
      <w:marTop w:val="0"/>
      <w:marBottom w:val="0"/>
      <w:divBdr>
        <w:top w:val="none" w:sz="0" w:space="0" w:color="auto"/>
        <w:left w:val="none" w:sz="0" w:space="0" w:color="auto"/>
        <w:bottom w:val="none" w:sz="0" w:space="0" w:color="auto"/>
        <w:right w:val="none" w:sz="0" w:space="0" w:color="auto"/>
      </w:divBdr>
    </w:div>
    <w:div w:id="1146387845">
      <w:bodyDiv w:val="1"/>
      <w:marLeft w:val="0"/>
      <w:marRight w:val="0"/>
      <w:marTop w:val="0"/>
      <w:marBottom w:val="0"/>
      <w:divBdr>
        <w:top w:val="none" w:sz="0" w:space="0" w:color="auto"/>
        <w:left w:val="none" w:sz="0" w:space="0" w:color="auto"/>
        <w:bottom w:val="none" w:sz="0" w:space="0" w:color="auto"/>
        <w:right w:val="none" w:sz="0" w:space="0" w:color="auto"/>
      </w:divBdr>
    </w:div>
    <w:div w:id="1169709568">
      <w:bodyDiv w:val="1"/>
      <w:marLeft w:val="0"/>
      <w:marRight w:val="0"/>
      <w:marTop w:val="0"/>
      <w:marBottom w:val="0"/>
      <w:divBdr>
        <w:top w:val="none" w:sz="0" w:space="0" w:color="auto"/>
        <w:left w:val="none" w:sz="0" w:space="0" w:color="auto"/>
        <w:bottom w:val="none" w:sz="0" w:space="0" w:color="auto"/>
        <w:right w:val="none" w:sz="0" w:space="0" w:color="auto"/>
      </w:divBdr>
    </w:div>
    <w:div w:id="1399859110">
      <w:bodyDiv w:val="1"/>
      <w:marLeft w:val="0"/>
      <w:marRight w:val="0"/>
      <w:marTop w:val="0"/>
      <w:marBottom w:val="0"/>
      <w:divBdr>
        <w:top w:val="none" w:sz="0" w:space="0" w:color="auto"/>
        <w:left w:val="none" w:sz="0" w:space="0" w:color="auto"/>
        <w:bottom w:val="none" w:sz="0" w:space="0" w:color="auto"/>
        <w:right w:val="none" w:sz="0" w:space="0" w:color="auto"/>
      </w:divBdr>
    </w:div>
    <w:div w:id="1403871457">
      <w:bodyDiv w:val="1"/>
      <w:marLeft w:val="0"/>
      <w:marRight w:val="0"/>
      <w:marTop w:val="0"/>
      <w:marBottom w:val="0"/>
      <w:divBdr>
        <w:top w:val="none" w:sz="0" w:space="0" w:color="auto"/>
        <w:left w:val="none" w:sz="0" w:space="0" w:color="auto"/>
        <w:bottom w:val="none" w:sz="0" w:space="0" w:color="auto"/>
        <w:right w:val="none" w:sz="0" w:space="0" w:color="auto"/>
      </w:divBdr>
    </w:div>
    <w:div w:id="1488131914">
      <w:bodyDiv w:val="1"/>
      <w:marLeft w:val="0"/>
      <w:marRight w:val="0"/>
      <w:marTop w:val="0"/>
      <w:marBottom w:val="0"/>
      <w:divBdr>
        <w:top w:val="none" w:sz="0" w:space="0" w:color="auto"/>
        <w:left w:val="none" w:sz="0" w:space="0" w:color="auto"/>
        <w:bottom w:val="none" w:sz="0" w:space="0" w:color="auto"/>
        <w:right w:val="none" w:sz="0" w:space="0" w:color="auto"/>
      </w:divBdr>
    </w:div>
    <w:div w:id="1532954104">
      <w:bodyDiv w:val="1"/>
      <w:marLeft w:val="0"/>
      <w:marRight w:val="0"/>
      <w:marTop w:val="0"/>
      <w:marBottom w:val="0"/>
      <w:divBdr>
        <w:top w:val="none" w:sz="0" w:space="0" w:color="auto"/>
        <w:left w:val="none" w:sz="0" w:space="0" w:color="auto"/>
        <w:bottom w:val="none" w:sz="0" w:space="0" w:color="auto"/>
        <w:right w:val="none" w:sz="0" w:space="0" w:color="auto"/>
      </w:divBdr>
      <w:divsChild>
        <w:div w:id="1597522764">
          <w:marLeft w:val="0"/>
          <w:marRight w:val="0"/>
          <w:marTop w:val="0"/>
          <w:marBottom w:val="0"/>
          <w:divBdr>
            <w:top w:val="none" w:sz="0" w:space="0" w:color="auto"/>
            <w:left w:val="none" w:sz="0" w:space="0" w:color="auto"/>
            <w:bottom w:val="none" w:sz="0" w:space="0" w:color="auto"/>
            <w:right w:val="none" w:sz="0" w:space="0" w:color="auto"/>
          </w:divBdr>
        </w:div>
      </w:divsChild>
    </w:div>
    <w:div w:id="1588999189">
      <w:bodyDiv w:val="1"/>
      <w:marLeft w:val="0"/>
      <w:marRight w:val="0"/>
      <w:marTop w:val="0"/>
      <w:marBottom w:val="0"/>
      <w:divBdr>
        <w:top w:val="none" w:sz="0" w:space="0" w:color="auto"/>
        <w:left w:val="none" w:sz="0" w:space="0" w:color="auto"/>
        <w:bottom w:val="none" w:sz="0" w:space="0" w:color="auto"/>
        <w:right w:val="none" w:sz="0" w:space="0" w:color="auto"/>
      </w:divBdr>
    </w:div>
    <w:div w:id="1654984482">
      <w:bodyDiv w:val="1"/>
      <w:marLeft w:val="0"/>
      <w:marRight w:val="0"/>
      <w:marTop w:val="0"/>
      <w:marBottom w:val="0"/>
      <w:divBdr>
        <w:top w:val="none" w:sz="0" w:space="0" w:color="auto"/>
        <w:left w:val="none" w:sz="0" w:space="0" w:color="auto"/>
        <w:bottom w:val="none" w:sz="0" w:space="0" w:color="auto"/>
        <w:right w:val="none" w:sz="0" w:space="0" w:color="auto"/>
      </w:divBdr>
    </w:div>
    <w:div w:id="1666861364">
      <w:bodyDiv w:val="1"/>
      <w:marLeft w:val="0"/>
      <w:marRight w:val="0"/>
      <w:marTop w:val="0"/>
      <w:marBottom w:val="0"/>
      <w:divBdr>
        <w:top w:val="none" w:sz="0" w:space="0" w:color="auto"/>
        <w:left w:val="none" w:sz="0" w:space="0" w:color="auto"/>
        <w:bottom w:val="none" w:sz="0" w:space="0" w:color="auto"/>
        <w:right w:val="none" w:sz="0" w:space="0" w:color="auto"/>
      </w:divBdr>
    </w:div>
    <w:div w:id="1669168235">
      <w:bodyDiv w:val="1"/>
      <w:marLeft w:val="0"/>
      <w:marRight w:val="0"/>
      <w:marTop w:val="0"/>
      <w:marBottom w:val="0"/>
      <w:divBdr>
        <w:top w:val="none" w:sz="0" w:space="0" w:color="auto"/>
        <w:left w:val="none" w:sz="0" w:space="0" w:color="auto"/>
        <w:bottom w:val="none" w:sz="0" w:space="0" w:color="auto"/>
        <w:right w:val="none" w:sz="0" w:space="0" w:color="auto"/>
      </w:divBdr>
      <w:divsChild>
        <w:div w:id="1209103164">
          <w:marLeft w:val="0"/>
          <w:marRight w:val="0"/>
          <w:marTop w:val="0"/>
          <w:marBottom w:val="0"/>
          <w:divBdr>
            <w:top w:val="none" w:sz="0" w:space="0" w:color="auto"/>
            <w:left w:val="none" w:sz="0" w:space="0" w:color="auto"/>
            <w:bottom w:val="none" w:sz="0" w:space="0" w:color="auto"/>
            <w:right w:val="none" w:sz="0" w:space="0" w:color="auto"/>
          </w:divBdr>
        </w:div>
      </w:divsChild>
    </w:div>
    <w:div w:id="1674141299">
      <w:bodyDiv w:val="1"/>
      <w:marLeft w:val="0"/>
      <w:marRight w:val="0"/>
      <w:marTop w:val="0"/>
      <w:marBottom w:val="0"/>
      <w:divBdr>
        <w:top w:val="none" w:sz="0" w:space="0" w:color="auto"/>
        <w:left w:val="none" w:sz="0" w:space="0" w:color="auto"/>
        <w:bottom w:val="none" w:sz="0" w:space="0" w:color="auto"/>
        <w:right w:val="none" w:sz="0" w:space="0" w:color="auto"/>
      </w:divBdr>
    </w:div>
    <w:div w:id="1815877363">
      <w:bodyDiv w:val="1"/>
      <w:marLeft w:val="0"/>
      <w:marRight w:val="0"/>
      <w:marTop w:val="0"/>
      <w:marBottom w:val="0"/>
      <w:divBdr>
        <w:top w:val="none" w:sz="0" w:space="0" w:color="auto"/>
        <w:left w:val="none" w:sz="0" w:space="0" w:color="auto"/>
        <w:bottom w:val="none" w:sz="0" w:space="0" w:color="auto"/>
        <w:right w:val="none" w:sz="0" w:space="0" w:color="auto"/>
      </w:divBdr>
    </w:div>
    <w:div w:id="1847984706">
      <w:bodyDiv w:val="1"/>
      <w:marLeft w:val="0"/>
      <w:marRight w:val="0"/>
      <w:marTop w:val="0"/>
      <w:marBottom w:val="0"/>
      <w:divBdr>
        <w:top w:val="none" w:sz="0" w:space="0" w:color="auto"/>
        <w:left w:val="none" w:sz="0" w:space="0" w:color="auto"/>
        <w:bottom w:val="none" w:sz="0" w:space="0" w:color="auto"/>
        <w:right w:val="none" w:sz="0" w:space="0" w:color="auto"/>
      </w:divBdr>
    </w:div>
    <w:div w:id="206243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file:///C:\Program%20Files\MATLAB\R2017a\help\images\ref\corner.html?browser=F1help" TargetMode="External"/><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file:///C:\Program%20Files\MATLAB\R2017a\help\images\ref\corner.html?browser=F1help" TargetMode="External"/><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357E9D90815594E97BB6F356162A355"/>
        <w:category>
          <w:name w:val="General"/>
          <w:gallery w:val="placeholder"/>
        </w:category>
        <w:types>
          <w:type w:val="bbPlcHdr"/>
        </w:types>
        <w:behaviors>
          <w:behavior w:val="content"/>
        </w:behaviors>
        <w:guid w:val="{41B283C0-0C2B-0D49-9675-C1D3A6F4F803}"/>
      </w:docPartPr>
      <w:docPartBody>
        <w:p w:rsidR="007C48A8" w:rsidRDefault="007C48A8" w:rsidP="007C48A8">
          <w:pPr>
            <w:pStyle w:val="7357E9D90815594E97BB6F356162A355"/>
          </w:pPr>
          <w:r>
            <w:t>[Type text]</w:t>
          </w:r>
        </w:p>
      </w:docPartBody>
    </w:docPart>
    <w:docPart>
      <w:docPartPr>
        <w:name w:val="56A8435BB126AC46A260548F2D474865"/>
        <w:category>
          <w:name w:val="General"/>
          <w:gallery w:val="placeholder"/>
        </w:category>
        <w:types>
          <w:type w:val="bbPlcHdr"/>
        </w:types>
        <w:behaviors>
          <w:behavior w:val="content"/>
        </w:behaviors>
        <w:guid w:val="{75FC600E-F4BB-0F48-BDB5-AEA951804EA0}"/>
      </w:docPartPr>
      <w:docPartBody>
        <w:p w:rsidR="007C48A8" w:rsidRDefault="007C48A8" w:rsidP="007C48A8">
          <w:pPr>
            <w:pStyle w:val="56A8435BB126AC46A260548F2D474865"/>
          </w:pPr>
          <w:r>
            <w:t>[Type text]</w:t>
          </w:r>
        </w:p>
      </w:docPartBody>
    </w:docPart>
    <w:docPart>
      <w:docPartPr>
        <w:name w:val="F1793CAC97B51242AD515793CDFCAA71"/>
        <w:category>
          <w:name w:val="General"/>
          <w:gallery w:val="placeholder"/>
        </w:category>
        <w:types>
          <w:type w:val="bbPlcHdr"/>
        </w:types>
        <w:behaviors>
          <w:behavior w:val="content"/>
        </w:behaviors>
        <w:guid w:val="{04691536-5A5C-E147-93B6-5C340416D2CF}"/>
      </w:docPartPr>
      <w:docPartBody>
        <w:p w:rsidR="007C48A8" w:rsidRDefault="007C48A8" w:rsidP="007C48A8">
          <w:pPr>
            <w:pStyle w:val="F1793CAC97B51242AD515793CDFCAA71"/>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Mincho">
    <w:altName w:val="Adobe Fangsong Std R"/>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8A8"/>
    <w:rsid w:val="0004792F"/>
    <w:rsid w:val="001321FF"/>
    <w:rsid w:val="00157A62"/>
    <w:rsid w:val="00197410"/>
    <w:rsid w:val="002B45BF"/>
    <w:rsid w:val="004C1C2E"/>
    <w:rsid w:val="00552396"/>
    <w:rsid w:val="00586923"/>
    <w:rsid w:val="006170B7"/>
    <w:rsid w:val="006B082C"/>
    <w:rsid w:val="00705A04"/>
    <w:rsid w:val="007149E0"/>
    <w:rsid w:val="007C48A8"/>
    <w:rsid w:val="007F044C"/>
    <w:rsid w:val="008E537A"/>
    <w:rsid w:val="00AC6DD6"/>
    <w:rsid w:val="00B006F2"/>
    <w:rsid w:val="00B119D5"/>
    <w:rsid w:val="00C22FBF"/>
    <w:rsid w:val="00C436E5"/>
    <w:rsid w:val="00DC0798"/>
    <w:rsid w:val="00F263BD"/>
    <w:rsid w:val="00F62B2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357E9D90815594E97BB6F356162A355">
    <w:name w:val="7357E9D90815594E97BB6F356162A355"/>
    <w:rsid w:val="007C48A8"/>
  </w:style>
  <w:style w:type="paragraph" w:customStyle="1" w:styleId="56A8435BB126AC46A260548F2D474865">
    <w:name w:val="56A8435BB126AC46A260548F2D474865"/>
    <w:rsid w:val="007C48A8"/>
  </w:style>
  <w:style w:type="paragraph" w:customStyle="1" w:styleId="F1793CAC97B51242AD515793CDFCAA71">
    <w:name w:val="F1793CAC97B51242AD515793CDFCAA71"/>
    <w:rsid w:val="007C48A8"/>
  </w:style>
  <w:style w:type="paragraph" w:customStyle="1" w:styleId="6DC6EC8BB87C6E4CAA9A87F630AB2E7E">
    <w:name w:val="6DC6EC8BB87C6E4CAA9A87F630AB2E7E"/>
    <w:rsid w:val="007C48A8"/>
  </w:style>
  <w:style w:type="paragraph" w:customStyle="1" w:styleId="E8A5CC5AB2C3F048AED2E7CEB0E55A99">
    <w:name w:val="E8A5CC5AB2C3F048AED2E7CEB0E55A99"/>
    <w:rsid w:val="007C48A8"/>
  </w:style>
  <w:style w:type="paragraph" w:customStyle="1" w:styleId="307D87011537624BA897A853E81D6970">
    <w:name w:val="307D87011537624BA897A853E81D6970"/>
    <w:rsid w:val="007C48A8"/>
  </w:style>
  <w:style w:type="paragraph" w:customStyle="1" w:styleId="7DEB1494E56C45E79D8957F64FD73C97">
    <w:name w:val="7DEB1494E56C45E79D8957F64FD73C97"/>
    <w:rsid w:val="008E537A"/>
    <w:pPr>
      <w:spacing w:after="160" w:line="259" w:lineRule="auto"/>
    </w:pPr>
    <w:rPr>
      <w:sz w:val="22"/>
      <w:szCs w:val="22"/>
      <w:lang w:eastAsia="zh-CN"/>
    </w:rPr>
  </w:style>
  <w:style w:type="paragraph" w:customStyle="1" w:styleId="08DB92D17B3F49C8BC05133CB1F5C227">
    <w:name w:val="08DB92D17B3F49C8BC05133CB1F5C227"/>
    <w:rsid w:val="008E537A"/>
    <w:pPr>
      <w:spacing w:after="160" w:line="259" w:lineRule="auto"/>
    </w:pPr>
    <w:rPr>
      <w:sz w:val="22"/>
      <w:szCs w:val="22"/>
      <w:lang w:eastAsia="zh-CN"/>
    </w:rPr>
  </w:style>
  <w:style w:type="paragraph" w:customStyle="1" w:styleId="0653055CBB214E768B02631A43F0F88A">
    <w:name w:val="0653055CBB214E768B02631A43F0F88A"/>
    <w:rsid w:val="008E537A"/>
    <w:pPr>
      <w:spacing w:after="160" w:line="259" w:lineRule="auto"/>
    </w:pPr>
    <w:rPr>
      <w:sz w:val="22"/>
      <w:szCs w:val="22"/>
      <w:lang w:eastAsia="zh-CN"/>
    </w:rPr>
  </w:style>
  <w:style w:type="paragraph" w:customStyle="1" w:styleId="3D881609821D4436813112C21C8CB482">
    <w:name w:val="3D881609821D4436813112C21C8CB482"/>
    <w:rsid w:val="008E537A"/>
    <w:pPr>
      <w:spacing w:after="160" w:line="259" w:lineRule="auto"/>
    </w:pPr>
    <w:rPr>
      <w:sz w:val="22"/>
      <w:szCs w:val="22"/>
      <w:lang w:eastAsia="zh-CN"/>
    </w:rPr>
  </w:style>
  <w:style w:type="paragraph" w:customStyle="1" w:styleId="032995036C91406796E49E303BC39AF1">
    <w:name w:val="032995036C91406796E49E303BC39AF1"/>
    <w:rsid w:val="008E537A"/>
    <w:pPr>
      <w:spacing w:after="160" w:line="259" w:lineRule="auto"/>
    </w:pPr>
    <w:rPr>
      <w:sz w:val="22"/>
      <w:szCs w:val="22"/>
      <w:lang w:eastAsia="zh-CN"/>
    </w:rPr>
  </w:style>
  <w:style w:type="paragraph" w:customStyle="1" w:styleId="D501982EA5EC4061B3613571CE8EF0DA">
    <w:name w:val="D501982EA5EC4061B3613571CE8EF0DA"/>
    <w:rsid w:val="008E537A"/>
    <w:pPr>
      <w:spacing w:after="160" w:line="259" w:lineRule="auto"/>
    </w:pPr>
    <w:rPr>
      <w:sz w:val="22"/>
      <w:szCs w:val="22"/>
      <w:lang w:eastAsia="zh-CN"/>
    </w:rPr>
  </w:style>
  <w:style w:type="paragraph" w:customStyle="1" w:styleId="7BD05C061A894C609D7E45FE6677F098">
    <w:name w:val="7BD05C061A894C609D7E45FE6677F098"/>
    <w:rsid w:val="008E537A"/>
    <w:pPr>
      <w:spacing w:after="160" w:line="259" w:lineRule="auto"/>
    </w:pPr>
    <w:rPr>
      <w:sz w:val="22"/>
      <w:szCs w:val="22"/>
      <w:lang w:eastAsia="zh-CN"/>
    </w:rPr>
  </w:style>
  <w:style w:type="paragraph" w:customStyle="1" w:styleId="BD954D9DDC9C4D20941B9E0712FD1439">
    <w:name w:val="BD954D9DDC9C4D20941B9E0712FD1439"/>
    <w:rsid w:val="008E537A"/>
    <w:pPr>
      <w:spacing w:after="160" w:line="259" w:lineRule="auto"/>
    </w:pPr>
    <w:rPr>
      <w:sz w:val="22"/>
      <w:szCs w:val="22"/>
      <w:lang w:eastAsia="zh-CN"/>
    </w:rPr>
  </w:style>
  <w:style w:type="paragraph" w:customStyle="1" w:styleId="F3330FB00EA946BF95A1AA5E09E78963">
    <w:name w:val="F3330FB00EA946BF95A1AA5E09E78963"/>
    <w:rsid w:val="008E537A"/>
    <w:pPr>
      <w:spacing w:after="160" w:line="259" w:lineRule="auto"/>
    </w:pPr>
    <w:rPr>
      <w:sz w:val="22"/>
      <w:szCs w:val="22"/>
      <w:lan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Zen08</b:Tag>
    <b:SourceType>JournalArticle</b:SourceType>
    <b:Guid>{B8F1FD80-E1F8-45DE-A98A-782D40E0C1AF}</b:Guid>
    <b:Title>Cochlear implants: system design, integration, and evaluation</b:Title>
    <b:Year>2008</b:Year>
    <b:Author>
      <b:Author>
        <b:NameList>
          <b:Person>
            <b:Last>Zeng</b:Last>
            <b:First>F.</b:First>
            <b:Middle>G.</b:Middle>
          </b:Person>
          <b:Person>
            <b:Last>Rebscher</b:Last>
            <b:First>S.</b:First>
          </b:Person>
          <b:Person>
            <b:Last>Harrison</b:Last>
            <b:First>W.</b:First>
          </b:Person>
          <b:Person>
            <b:Last>Sun</b:Last>
            <b:First>X.</b:First>
          </b:Person>
          <b:Person>
            <b:Last>Feng</b:Last>
            <b:First>H.</b:First>
          </b:Person>
        </b:NameList>
      </b:Author>
    </b:Author>
    <b:JournalName>IEEE  Reviews in Biomedical Engineering</b:JournalName>
    <b:Pages>115-142</b:Pages>
    <b:Volume>1</b:Volume>
    <b:RefOrder>1</b:RefOrder>
  </b:Source>
  <b:Source>
    <b:Tag>Lai99</b:Tag>
    <b:SourceType>JournalArticle</b:SourceType>
    <b:Guid>{0441A1CC-9EC2-4BC4-BFCF-7B948BC1C191}</b:Guid>
    <b:Author>
      <b:Author>
        <b:NameList>
          <b:Person>
            <b:Last>Laizou</b:Last>
            <b:First>P.</b:First>
            <b:Middle>C.</b:Middle>
          </b:Person>
        </b:NameList>
      </b:Author>
    </b:Author>
    <b:Title>Signal-processing techniques for cochlear implants</b:Title>
    <b:JournalName>IEEE Engineering in Medicine and Biology Magazine</b:JournalName>
    <b:Year>1999</b:Year>
    <b:Pages>34-46</b:Pages>
    <b:Volume>18</b:Volume>
    <b:Issue>3</b:Issue>
    <b:RefOrder>2</b:RefOrder>
  </b:Source>
</b:Sources>
</file>

<file path=customXml/itemProps1.xml><?xml version="1.0" encoding="utf-8"?>
<ds:datastoreItem xmlns:ds="http://schemas.openxmlformats.org/officeDocument/2006/customXml" ds:itemID="{4347CE0E-D420-4F29-A6C3-4A227D622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8</TotalTime>
  <Pages>18</Pages>
  <Words>2125</Words>
  <Characters>1211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Cheng Jin</cp:lastModifiedBy>
  <cp:revision>112</cp:revision>
  <cp:lastPrinted>2014-09-19T10:10:00Z</cp:lastPrinted>
  <dcterms:created xsi:type="dcterms:W3CDTF">2015-11-02T21:19:00Z</dcterms:created>
  <dcterms:modified xsi:type="dcterms:W3CDTF">2018-03-3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NORnfk0Y"/&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nique User Id_1">
    <vt:lpwstr>e0e4425d-631c-3fa8-a52f-3ab75b338626</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Harvard - Cite Them Right 9th edition</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